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249935" w14:textId="264AB4B3" w:rsidR="00394CE1" w:rsidRDefault="00394CE1" w:rsidP="00394CE1">
      <w:pPr>
        <w:jc w:val="center"/>
        <w:rPr>
          <w:sz w:val="44"/>
          <w:szCs w:val="40"/>
          <w:u w:val="single"/>
        </w:rPr>
      </w:pPr>
      <w:r>
        <w:rPr>
          <w:sz w:val="44"/>
          <w:szCs w:val="40"/>
          <w:u w:val="single"/>
          <w:lang w:val="en-US"/>
        </w:rPr>
        <w:t>ID3 Decision Tree Learning Algorithm</w:t>
      </w:r>
    </w:p>
    <w:p w14:paraId="071645F2" w14:textId="77777777" w:rsidR="00394CE1" w:rsidRDefault="00394CE1" w:rsidP="00394CE1">
      <w:pPr>
        <w:jc w:val="center"/>
        <w:rPr>
          <w:sz w:val="44"/>
          <w:szCs w:val="40"/>
          <w:u w:val="single"/>
        </w:rPr>
      </w:pPr>
    </w:p>
    <w:p w14:paraId="7C861786" w14:textId="77777777" w:rsidR="00394CE1" w:rsidRDefault="00394CE1" w:rsidP="00394CE1">
      <w:pPr>
        <w:jc w:val="center"/>
        <w:rPr>
          <w:sz w:val="44"/>
          <w:szCs w:val="40"/>
          <w:u w:val="single"/>
        </w:rPr>
      </w:pPr>
    </w:p>
    <w:p w14:paraId="3F415BE0" w14:textId="77777777" w:rsidR="00394CE1" w:rsidRDefault="00394CE1" w:rsidP="00394CE1">
      <w:pPr>
        <w:jc w:val="center"/>
        <w:rPr>
          <w:sz w:val="44"/>
          <w:szCs w:val="40"/>
          <w:u w:val="single"/>
        </w:rPr>
      </w:pPr>
    </w:p>
    <w:p w14:paraId="496E854E" w14:textId="77777777" w:rsidR="00394CE1" w:rsidRDefault="00394CE1" w:rsidP="00394CE1">
      <w:pPr>
        <w:jc w:val="center"/>
        <w:rPr>
          <w:sz w:val="28"/>
          <w:szCs w:val="28"/>
        </w:rPr>
      </w:pPr>
    </w:p>
    <w:p w14:paraId="2FFCCE83" w14:textId="77777777" w:rsidR="00394CE1" w:rsidRDefault="00394CE1" w:rsidP="00394CE1">
      <w:pPr>
        <w:jc w:val="center"/>
        <w:rPr>
          <w:sz w:val="28"/>
          <w:szCs w:val="28"/>
        </w:rPr>
      </w:pPr>
    </w:p>
    <w:p w14:paraId="108B54E1" w14:textId="77777777" w:rsidR="00394CE1" w:rsidRDefault="00394CE1" w:rsidP="00394CE1">
      <w:pPr>
        <w:jc w:val="center"/>
        <w:rPr>
          <w:sz w:val="28"/>
          <w:szCs w:val="28"/>
        </w:rPr>
      </w:pPr>
    </w:p>
    <w:p w14:paraId="4C43F4AF" w14:textId="77777777" w:rsidR="00394CE1" w:rsidRDefault="00394CE1" w:rsidP="00394CE1">
      <w:pPr>
        <w:jc w:val="center"/>
        <w:rPr>
          <w:szCs w:val="24"/>
        </w:rPr>
      </w:pPr>
      <w:r>
        <w:rPr>
          <w:szCs w:val="24"/>
        </w:rPr>
        <w:t>University of Malta</w:t>
      </w:r>
    </w:p>
    <w:p w14:paraId="660EB936" w14:textId="77777777" w:rsidR="00394CE1" w:rsidRDefault="00394CE1" w:rsidP="00394CE1">
      <w:pPr>
        <w:jc w:val="center"/>
        <w:rPr>
          <w:szCs w:val="24"/>
        </w:rPr>
      </w:pPr>
      <w:r>
        <w:rPr>
          <w:szCs w:val="24"/>
        </w:rPr>
        <w:t>Faculty of Information &amp; Communication Technology</w:t>
      </w:r>
    </w:p>
    <w:p w14:paraId="5DE42C13" w14:textId="77777777" w:rsidR="00394CE1" w:rsidRDefault="00394CE1" w:rsidP="00394CE1">
      <w:pPr>
        <w:jc w:val="center"/>
        <w:rPr>
          <w:szCs w:val="24"/>
        </w:rPr>
      </w:pPr>
      <w:r>
        <w:rPr>
          <w:szCs w:val="24"/>
        </w:rPr>
        <w:t>Bachelor of Science in Information Technology (Honours) (Artificial Intelligence) 2</w:t>
      </w:r>
      <w:r>
        <w:rPr>
          <w:szCs w:val="24"/>
          <w:vertAlign w:val="superscript"/>
        </w:rPr>
        <w:t>nd</w:t>
      </w:r>
      <w:r>
        <w:rPr>
          <w:szCs w:val="24"/>
        </w:rPr>
        <w:t xml:space="preserve"> Year</w:t>
      </w:r>
    </w:p>
    <w:p w14:paraId="157BBE7B" w14:textId="77777777" w:rsidR="00394CE1" w:rsidRDefault="00394CE1" w:rsidP="00394CE1">
      <w:pPr>
        <w:jc w:val="center"/>
        <w:rPr>
          <w:szCs w:val="24"/>
        </w:rPr>
      </w:pPr>
      <w:r>
        <w:rPr>
          <w:szCs w:val="24"/>
        </w:rPr>
        <w:t xml:space="preserve">ICS2207 – </w:t>
      </w:r>
      <w:r w:rsidRPr="00545C44">
        <w:rPr>
          <w:szCs w:val="24"/>
        </w:rPr>
        <w:t>Machine Learning: Introduction to Classification, Search and Optimisation</w:t>
      </w:r>
    </w:p>
    <w:p w14:paraId="47472589" w14:textId="77777777" w:rsidR="00394CE1" w:rsidRDefault="00394CE1" w:rsidP="00394CE1">
      <w:pPr>
        <w:jc w:val="center"/>
        <w:rPr>
          <w:szCs w:val="24"/>
        </w:rPr>
      </w:pPr>
      <w:r>
        <w:rPr>
          <w:szCs w:val="24"/>
        </w:rPr>
        <w:t xml:space="preserve">Mr Kristian </w:t>
      </w:r>
      <w:proofErr w:type="spellStart"/>
      <w:r>
        <w:rPr>
          <w:szCs w:val="24"/>
        </w:rPr>
        <w:t>Guillaumier</w:t>
      </w:r>
      <w:proofErr w:type="spellEnd"/>
    </w:p>
    <w:p w14:paraId="0F77E319" w14:textId="77777777" w:rsidR="00394CE1" w:rsidRDefault="00394CE1" w:rsidP="00394CE1">
      <w:pPr>
        <w:jc w:val="center"/>
        <w:rPr>
          <w:szCs w:val="24"/>
        </w:rPr>
      </w:pPr>
    </w:p>
    <w:p w14:paraId="054FDFE5" w14:textId="77777777" w:rsidR="00394CE1" w:rsidRDefault="00394CE1" w:rsidP="00394CE1">
      <w:pPr>
        <w:jc w:val="center"/>
        <w:rPr>
          <w:szCs w:val="24"/>
        </w:rPr>
      </w:pPr>
    </w:p>
    <w:p w14:paraId="644D154D" w14:textId="77777777" w:rsidR="00394CE1" w:rsidRDefault="00394CE1" w:rsidP="00394CE1">
      <w:pPr>
        <w:jc w:val="center"/>
        <w:rPr>
          <w:szCs w:val="24"/>
        </w:rPr>
      </w:pPr>
    </w:p>
    <w:p w14:paraId="7C372541" w14:textId="77777777" w:rsidR="00394CE1" w:rsidRDefault="00394CE1" w:rsidP="00394CE1">
      <w:pPr>
        <w:jc w:val="center"/>
        <w:rPr>
          <w:szCs w:val="24"/>
        </w:rPr>
      </w:pPr>
    </w:p>
    <w:p w14:paraId="6A9D193C" w14:textId="77777777" w:rsidR="00394CE1" w:rsidRDefault="00394CE1" w:rsidP="00394CE1">
      <w:pPr>
        <w:jc w:val="center"/>
        <w:rPr>
          <w:szCs w:val="24"/>
        </w:rPr>
      </w:pPr>
    </w:p>
    <w:p w14:paraId="27DDFEEC" w14:textId="77777777" w:rsidR="00394CE1" w:rsidRDefault="00394CE1" w:rsidP="00394CE1">
      <w:pPr>
        <w:jc w:val="center"/>
        <w:rPr>
          <w:szCs w:val="24"/>
        </w:rPr>
      </w:pPr>
    </w:p>
    <w:p w14:paraId="0A895B56" w14:textId="77777777" w:rsidR="00394CE1" w:rsidRDefault="00394CE1" w:rsidP="00394CE1">
      <w:pPr>
        <w:jc w:val="center"/>
        <w:rPr>
          <w:szCs w:val="24"/>
        </w:rPr>
      </w:pPr>
    </w:p>
    <w:p w14:paraId="52819D2D" w14:textId="77777777" w:rsidR="00394CE1" w:rsidRDefault="00394CE1" w:rsidP="00394CE1">
      <w:pPr>
        <w:jc w:val="center"/>
        <w:rPr>
          <w:szCs w:val="24"/>
        </w:rPr>
      </w:pPr>
    </w:p>
    <w:p w14:paraId="5177A442" w14:textId="77777777" w:rsidR="00394CE1" w:rsidRDefault="00394CE1" w:rsidP="00394CE1">
      <w:pPr>
        <w:jc w:val="center"/>
        <w:rPr>
          <w:szCs w:val="24"/>
        </w:rPr>
      </w:pPr>
      <w:r>
        <w:rPr>
          <w:szCs w:val="24"/>
        </w:rPr>
        <w:t>Francesca Maria Mizzi</w:t>
      </w:r>
    </w:p>
    <w:p w14:paraId="75E55ACE" w14:textId="05C94CE5" w:rsidR="00394CE1" w:rsidRDefault="00394CE1" w:rsidP="00394CE1">
      <w:pPr>
        <w:jc w:val="center"/>
        <w:rPr>
          <w:szCs w:val="24"/>
        </w:rPr>
      </w:pPr>
      <w:r>
        <w:rPr>
          <w:szCs w:val="24"/>
        </w:rPr>
        <w:t>I.D.  Card Number: 118201(L)</w:t>
      </w:r>
    </w:p>
    <w:p w14:paraId="1697AD8F" w14:textId="77777777" w:rsidR="00394CE1" w:rsidRDefault="00394CE1">
      <w:pPr>
        <w:rPr>
          <w:szCs w:val="24"/>
        </w:rPr>
      </w:pPr>
      <w:r>
        <w:rPr>
          <w:szCs w:val="24"/>
        </w:rPr>
        <w:br w:type="page"/>
      </w:r>
    </w:p>
    <w:p w14:paraId="7DCEE8E3" w14:textId="77777777" w:rsidR="00394CE1" w:rsidRDefault="00394CE1" w:rsidP="00394CE1">
      <w:pPr>
        <w:jc w:val="center"/>
        <w:rPr>
          <w:szCs w:val="24"/>
        </w:rPr>
      </w:pPr>
    </w:p>
    <w:sdt>
      <w:sdtPr>
        <w:rPr>
          <w:rFonts w:ascii="Times New Roman" w:eastAsiaTheme="minorHAnsi" w:hAnsi="Times New Roman" w:cstheme="minorBidi"/>
          <w:color w:val="auto"/>
          <w:sz w:val="24"/>
          <w:szCs w:val="22"/>
          <w:lang w:val="en-GB"/>
        </w:rPr>
        <w:id w:val="-1203861325"/>
        <w:docPartObj>
          <w:docPartGallery w:val="Table of Contents"/>
          <w:docPartUnique/>
        </w:docPartObj>
      </w:sdtPr>
      <w:sdtEndPr>
        <w:rPr>
          <w:b/>
          <w:bCs/>
          <w:noProof/>
        </w:rPr>
      </w:sdtEndPr>
      <w:sdtContent>
        <w:p w14:paraId="16F61E0D" w14:textId="04020251" w:rsidR="00394CE1" w:rsidRDefault="00394CE1">
          <w:pPr>
            <w:pStyle w:val="TOCHeading"/>
          </w:pPr>
          <w:r>
            <w:t>Table of Contents</w:t>
          </w:r>
        </w:p>
        <w:p w14:paraId="73145C8A" w14:textId="778839A6" w:rsidR="00857A4B" w:rsidRDefault="00394CE1">
          <w:pPr>
            <w:pStyle w:val="TOC1"/>
            <w:tabs>
              <w:tab w:val="right" w:leader="dot" w:pos="9016"/>
            </w:tabs>
            <w:rPr>
              <w:rFonts w:asciiTheme="minorHAnsi" w:eastAsiaTheme="minorEastAsia" w:hAnsiTheme="minorHAnsi"/>
              <w:noProof/>
              <w:sz w:val="22"/>
              <w:lang w:val="en-MT" w:eastAsia="en-MT"/>
            </w:rPr>
          </w:pPr>
          <w:r>
            <w:fldChar w:fldCharType="begin"/>
          </w:r>
          <w:r>
            <w:instrText xml:space="preserve"> TOC \o "1-3" \h \z \u </w:instrText>
          </w:r>
          <w:r>
            <w:fldChar w:fldCharType="separate"/>
          </w:r>
          <w:hyperlink w:anchor="_Toc93696094" w:history="1">
            <w:r w:rsidR="00857A4B" w:rsidRPr="00B115B3">
              <w:rPr>
                <w:rStyle w:val="Hyperlink"/>
                <w:noProof/>
              </w:rPr>
              <w:t>ID3 Decision Tree Algorithm</w:t>
            </w:r>
            <w:r w:rsidR="00857A4B">
              <w:rPr>
                <w:noProof/>
                <w:webHidden/>
              </w:rPr>
              <w:tab/>
            </w:r>
            <w:r w:rsidR="00857A4B">
              <w:rPr>
                <w:noProof/>
                <w:webHidden/>
              </w:rPr>
              <w:fldChar w:fldCharType="begin"/>
            </w:r>
            <w:r w:rsidR="00857A4B">
              <w:rPr>
                <w:noProof/>
                <w:webHidden/>
              </w:rPr>
              <w:instrText xml:space="preserve"> PAGEREF _Toc93696094 \h </w:instrText>
            </w:r>
            <w:r w:rsidR="00857A4B">
              <w:rPr>
                <w:noProof/>
                <w:webHidden/>
              </w:rPr>
            </w:r>
            <w:r w:rsidR="00857A4B">
              <w:rPr>
                <w:noProof/>
                <w:webHidden/>
              </w:rPr>
              <w:fldChar w:fldCharType="separate"/>
            </w:r>
            <w:r w:rsidR="00857A4B">
              <w:rPr>
                <w:noProof/>
                <w:webHidden/>
              </w:rPr>
              <w:t>3</w:t>
            </w:r>
            <w:r w:rsidR="00857A4B">
              <w:rPr>
                <w:noProof/>
                <w:webHidden/>
              </w:rPr>
              <w:fldChar w:fldCharType="end"/>
            </w:r>
          </w:hyperlink>
        </w:p>
        <w:p w14:paraId="6F2F0162" w14:textId="4C33490F" w:rsidR="00857A4B" w:rsidRDefault="00857A4B">
          <w:pPr>
            <w:pStyle w:val="TOC2"/>
            <w:tabs>
              <w:tab w:val="right" w:leader="dot" w:pos="9016"/>
            </w:tabs>
            <w:rPr>
              <w:rFonts w:asciiTheme="minorHAnsi" w:eastAsiaTheme="minorEastAsia" w:hAnsiTheme="minorHAnsi"/>
              <w:noProof/>
              <w:sz w:val="22"/>
              <w:lang w:val="en-MT" w:eastAsia="en-MT"/>
            </w:rPr>
          </w:pPr>
          <w:hyperlink w:anchor="_Toc93696095" w:history="1">
            <w:r w:rsidRPr="00B115B3">
              <w:rPr>
                <w:rStyle w:val="Hyperlink"/>
                <w:noProof/>
              </w:rPr>
              <w:t>Entropy</w:t>
            </w:r>
            <w:r>
              <w:rPr>
                <w:noProof/>
                <w:webHidden/>
              </w:rPr>
              <w:tab/>
            </w:r>
            <w:r>
              <w:rPr>
                <w:noProof/>
                <w:webHidden/>
              </w:rPr>
              <w:fldChar w:fldCharType="begin"/>
            </w:r>
            <w:r>
              <w:rPr>
                <w:noProof/>
                <w:webHidden/>
              </w:rPr>
              <w:instrText xml:space="preserve"> PAGEREF _Toc93696095 \h </w:instrText>
            </w:r>
            <w:r>
              <w:rPr>
                <w:noProof/>
                <w:webHidden/>
              </w:rPr>
            </w:r>
            <w:r>
              <w:rPr>
                <w:noProof/>
                <w:webHidden/>
              </w:rPr>
              <w:fldChar w:fldCharType="separate"/>
            </w:r>
            <w:r>
              <w:rPr>
                <w:noProof/>
                <w:webHidden/>
              </w:rPr>
              <w:t>3</w:t>
            </w:r>
            <w:r>
              <w:rPr>
                <w:noProof/>
                <w:webHidden/>
              </w:rPr>
              <w:fldChar w:fldCharType="end"/>
            </w:r>
          </w:hyperlink>
        </w:p>
        <w:p w14:paraId="7954F220" w14:textId="471A5BD2" w:rsidR="00857A4B" w:rsidRDefault="00857A4B">
          <w:pPr>
            <w:pStyle w:val="TOC1"/>
            <w:tabs>
              <w:tab w:val="right" w:leader="dot" w:pos="9016"/>
            </w:tabs>
            <w:rPr>
              <w:rFonts w:asciiTheme="minorHAnsi" w:eastAsiaTheme="minorEastAsia" w:hAnsiTheme="minorHAnsi"/>
              <w:noProof/>
              <w:sz w:val="22"/>
              <w:lang w:val="en-MT" w:eastAsia="en-MT"/>
            </w:rPr>
          </w:pPr>
          <w:hyperlink w:anchor="_Toc93696096" w:history="1">
            <w:r w:rsidRPr="00B115B3">
              <w:rPr>
                <w:rStyle w:val="Hyperlink"/>
                <w:noProof/>
              </w:rPr>
              <w:t>Step by Step</w:t>
            </w:r>
            <w:r>
              <w:rPr>
                <w:noProof/>
                <w:webHidden/>
              </w:rPr>
              <w:tab/>
            </w:r>
            <w:r>
              <w:rPr>
                <w:noProof/>
                <w:webHidden/>
              </w:rPr>
              <w:fldChar w:fldCharType="begin"/>
            </w:r>
            <w:r>
              <w:rPr>
                <w:noProof/>
                <w:webHidden/>
              </w:rPr>
              <w:instrText xml:space="preserve"> PAGEREF _Toc93696096 \h </w:instrText>
            </w:r>
            <w:r>
              <w:rPr>
                <w:noProof/>
                <w:webHidden/>
              </w:rPr>
            </w:r>
            <w:r>
              <w:rPr>
                <w:noProof/>
                <w:webHidden/>
              </w:rPr>
              <w:fldChar w:fldCharType="separate"/>
            </w:r>
            <w:r>
              <w:rPr>
                <w:noProof/>
                <w:webHidden/>
              </w:rPr>
              <w:t>4</w:t>
            </w:r>
            <w:r>
              <w:rPr>
                <w:noProof/>
                <w:webHidden/>
              </w:rPr>
              <w:fldChar w:fldCharType="end"/>
            </w:r>
          </w:hyperlink>
        </w:p>
        <w:p w14:paraId="4AD9BA9F" w14:textId="27D8FD91" w:rsidR="00857A4B" w:rsidRDefault="00857A4B">
          <w:pPr>
            <w:pStyle w:val="TOC1"/>
            <w:tabs>
              <w:tab w:val="right" w:leader="dot" w:pos="9016"/>
            </w:tabs>
            <w:rPr>
              <w:rFonts w:asciiTheme="minorHAnsi" w:eastAsiaTheme="minorEastAsia" w:hAnsiTheme="minorHAnsi"/>
              <w:noProof/>
              <w:sz w:val="22"/>
              <w:lang w:val="en-MT" w:eastAsia="en-MT"/>
            </w:rPr>
          </w:pPr>
          <w:hyperlink w:anchor="_Toc93696097" w:history="1">
            <w:r w:rsidRPr="00B115B3">
              <w:rPr>
                <w:rStyle w:val="Hyperlink"/>
                <w:noProof/>
              </w:rPr>
              <w:t>Dealing with Overfitting</w:t>
            </w:r>
            <w:r>
              <w:rPr>
                <w:noProof/>
                <w:webHidden/>
              </w:rPr>
              <w:tab/>
            </w:r>
            <w:r>
              <w:rPr>
                <w:noProof/>
                <w:webHidden/>
              </w:rPr>
              <w:fldChar w:fldCharType="begin"/>
            </w:r>
            <w:r>
              <w:rPr>
                <w:noProof/>
                <w:webHidden/>
              </w:rPr>
              <w:instrText xml:space="preserve"> PAGEREF _Toc93696097 \h </w:instrText>
            </w:r>
            <w:r>
              <w:rPr>
                <w:noProof/>
                <w:webHidden/>
              </w:rPr>
            </w:r>
            <w:r>
              <w:rPr>
                <w:noProof/>
                <w:webHidden/>
              </w:rPr>
              <w:fldChar w:fldCharType="separate"/>
            </w:r>
            <w:r>
              <w:rPr>
                <w:noProof/>
                <w:webHidden/>
              </w:rPr>
              <w:t>5</w:t>
            </w:r>
            <w:r>
              <w:rPr>
                <w:noProof/>
                <w:webHidden/>
              </w:rPr>
              <w:fldChar w:fldCharType="end"/>
            </w:r>
          </w:hyperlink>
        </w:p>
        <w:p w14:paraId="1DD94F7D" w14:textId="13FE0CC2" w:rsidR="00857A4B" w:rsidRDefault="00857A4B">
          <w:pPr>
            <w:pStyle w:val="TOC1"/>
            <w:tabs>
              <w:tab w:val="right" w:leader="dot" w:pos="9016"/>
            </w:tabs>
            <w:rPr>
              <w:rFonts w:asciiTheme="minorHAnsi" w:eastAsiaTheme="minorEastAsia" w:hAnsiTheme="minorHAnsi"/>
              <w:noProof/>
              <w:sz w:val="22"/>
              <w:lang w:val="en-MT" w:eastAsia="en-MT"/>
            </w:rPr>
          </w:pPr>
          <w:hyperlink w:anchor="_Toc93696098" w:history="1">
            <w:r w:rsidRPr="00B115B3">
              <w:rPr>
                <w:rStyle w:val="Hyperlink"/>
                <w:noProof/>
              </w:rPr>
              <w:t>Dealing with Continuous-Valued Attributes</w:t>
            </w:r>
            <w:r>
              <w:rPr>
                <w:noProof/>
                <w:webHidden/>
              </w:rPr>
              <w:tab/>
            </w:r>
            <w:r>
              <w:rPr>
                <w:noProof/>
                <w:webHidden/>
              </w:rPr>
              <w:fldChar w:fldCharType="begin"/>
            </w:r>
            <w:r>
              <w:rPr>
                <w:noProof/>
                <w:webHidden/>
              </w:rPr>
              <w:instrText xml:space="preserve"> PAGEREF _Toc93696098 \h </w:instrText>
            </w:r>
            <w:r>
              <w:rPr>
                <w:noProof/>
                <w:webHidden/>
              </w:rPr>
            </w:r>
            <w:r>
              <w:rPr>
                <w:noProof/>
                <w:webHidden/>
              </w:rPr>
              <w:fldChar w:fldCharType="separate"/>
            </w:r>
            <w:r>
              <w:rPr>
                <w:noProof/>
                <w:webHidden/>
              </w:rPr>
              <w:t>5</w:t>
            </w:r>
            <w:r>
              <w:rPr>
                <w:noProof/>
                <w:webHidden/>
              </w:rPr>
              <w:fldChar w:fldCharType="end"/>
            </w:r>
          </w:hyperlink>
        </w:p>
        <w:p w14:paraId="34CB2D33" w14:textId="1CCCA94D" w:rsidR="00857A4B" w:rsidRDefault="00857A4B">
          <w:pPr>
            <w:pStyle w:val="TOC1"/>
            <w:tabs>
              <w:tab w:val="right" w:leader="dot" w:pos="9016"/>
            </w:tabs>
            <w:rPr>
              <w:rFonts w:asciiTheme="minorHAnsi" w:eastAsiaTheme="minorEastAsia" w:hAnsiTheme="minorHAnsi"/>
              <w:noProof/>
              <w:sz w:val="22"/>
              <w:lang w:val="en-MT" w:eastAsia="en-MT"/>
            </w:rPr>
          </w:pPr>
          <w:hyperlink w:anchor="_Toc93696099" w:history="1">
            <w:r w:rsidRPr="00B115B3">
              <w:rPr>
                <w:rStyle w:val="Hyperlink"/>
                <w:noProof/>
              </w:rPr>
              <w:t>Datasets</w:t>
            </w:r>
            <w:r>
              <w:rPr>
                <w:noProof/>
                <w:webHidden/>
              </w:rPr>
              <w:tab/>
            </w:r>
            <w:r>
              <w:rPr>
                <w:noProof/>
                <w:webHidden/>
              </w:rPr>
              <w:fldChar w:fldCharType="begin"/>
            </w:r>
            <w:r>
              <w:rPr>
                <w:noProof/>
                <w:webHidden/>
              </w:rPr>
              <w:instrText xml:space="preserve"> PAGEREF _Toc93696099 \h </w:instrText>
            </w:r>
            <w:r>
              <w:rPr>
                <w:noProof/>
                <w:webHidden/>
              </w:rPr>
            </w:r>
            <w:r>
              <w:rPr>
                <w:noProof/>
                <w:webHidden/>
              </w:rPr>
              <w:fldChar w:fldCharType="separate"/>
            </w:r>
            <w:r>
              <w:rPr>
                <w:noProof/>
                <w:webHidden/>
              </w:rPr>
              <w:t>5</w:t>
            </w:r>
            <w:r>
              <w:rPr>
                <w:noProof/>
                <w:webHidden/>
              </w:rPr>
              <w:fldChar w:fldCharType="end"/>
            </w:r>
          </w:hyperlink>
        </w:p>
        <w:p w14:paraId="7191DF9B" w14:textId="6EAC0BB1" w:rsidR="00857A4B" w:rsidRDefault="00857A4B">
          <w:pPr>
            <w:pStyle w:val="TOC1"/>
            <w:tabs>
              <w:tab w:val="right" w:leader="dot" w:pos="9016"/>
            </w:tabs>
            <w:rPr>
              <w:rFonts w:asciiTheme="minorHAnsi" w:eastAsiaTheme="minorEastAsia" w:hAnsiTheme="minorHAnsi"/>
              <w:noProof/>
              <w:sz w:val="22"/>
              <w:lang w:val="en-MT" w:eastAsia="en-MT"/>
            </w:rPr>
          </w:pPr>
          <w:hyperlink w:anchor="_Toc93696100" w:history="1">
            <w:r w:rsidRPr="00B115B3">
              <w:rPr>
                <w:rStyle w:val="Hyperlink"/>
                <w:noProof/>
              </w:rPr>
              <w:t>Implementation</w:t>
            </w:r>
            <w:r>
              <w:rPr>
                <w:noProof/>
                <w:webHidden/>
              </w:rPr>
              <w:tab/>
            </w:r>
            <w:r>
              <w:rPr>
                <w:noProof/>
                <w:webHidden/>
              </w:rPr>
              <w:fldChar w:fldCharType="begin"/>
            </w:r>
            <w:r>
              <w:rPr>
                <w:noProof/>
                <w:webHidden/>
              </w:rPr>
              <w:instrText xml:space="preserve"> PAGEREF _Toc93696100 \h </w:instrText>
            </w:r>
            <w:r>
              <w:rPr>
                <w:noProof/>
                <w:webHidden/>
              </w:rPr>
            </w:r>
            <w:r>
              <w:rPr>
                <w:noProof/>
                <w:webHidden/>
              </w:rPr>
              <w:fldChar w:fldCharType="separate"/>
            </w:r>
            <w:r>
              <w:rPr>
                <w:noProof/>
                <w:webHidden/>
              </w:rPr>
              <w:t>6</w:t>
            </w:r>
            <w:r>
              <w:rPr>
                <w:noProof/>
                <w:webHidden/>
              </w:rPr>
              <w:fldChar w:fldCharType="end"/>
            </w:r>
          </w:hyperlink>
        </w:p>
        <w:p w14:paraId="043C3499" w14:textId="2C2570F9" w:rsidR="00857A4B" w:rsidRDefault="00857A4B">
          <w:pPr>
            <w:pStyle w:val="TOC2"/>
            <w:tabs>
              <w:tab w:val="right" w:leader="dot" w:pos="9016"/>
            </w:tabs>
            <w:rPr>
              <w:rFonts w:asciiTheme="minorHAnsi" w:eastAsiaTheme="minorEastAsia" w:hAnsiTheme="minorHAnsi"/>
              <w:noProof/>
              <w:sz w:val="22"/>
              <w:lang w:val="en-MT" w:eastAsia="en-MT"/>
            </w:rPr>
          </w:pPr>
          <w:hyperlink w:anchor="_Toc93696101" w:history="1">
            <w:r w:rsidRPr="00B115B3">
              <w:rPr>
                <w:rStyle w:val="Hyperlink"/>
                <w:noProof/>
              </w:rPr>
              <w:t>Importing relevant libraries</w:t>
            </w:r>
            <w:r>
              <w:rPr>
                <w:noProof/>
                <w:webHidden/>
              </w:rPr>
              <w:tab/>
            </w:r>
            <w:r>
              <w:rPr>
                <w:noProof/>
                <w:webHidden/>
              </w:rPr>
              <w:fldChar w:fldCharType="begin"/>
            </w:r>
            <w:r>
              <w:rPr>
                <w:noProof/>
                <w:webHidden/>
              </w:rPr>
              <w:instrText xml:space="preserve"> PAGEREF _Toc93696101 \h </w:instrText>
            </w:r>
            <w:r>
              <w:rPr>
                <w:noProof/>
                <w:webHidden/>
              </w:rPr>
            </w:r>
            <w:r>
              <w:rPr>
                <w:noProof/>
                <w:webHidden/>
              </w:rPr>
              <w:fldChar w:fldCharType="separate"/>
            </w:r>
            <w:r>
              <w:rPr>
                <w:noProof/>
                <w:webHidden/>
              </w:rPr>
              <w:t>6</w:t>
            </w:r>
            <w:r>
              <w:rPr>
                <w:noProof/>
                <w:webHidden/>
              </w:rPr>
              <w:fldChar w:fldCharType="end"/>
            </w:r>
          </w:hyperlink>
        </w:p>
        <w:p w14:paraId="14BA8BA8" w14:textId="34FA57A5" w:rsidR="00857A4B" w:rsidRDefault="00857A4B">
          <w:pPr>
            <w:pStyle w:val="TOC2"/>
            <w:tabs>
              <w:tab w:val="right" w:leader="dot" w:pos="9016"/>
            </w:tabs>
            <w:rPr>
              <w:rFonts w:asciiTheme="minorHAnsi" w:eastAsiaTheme="minorEastAsia" w:hAnsiTheme="minorHAnsi"/>
              <w:noProof/>
              <w:sz w:val="22"/>
              <w:lang w:val="en-MT" w:eastAsia="en-MT"/>
            </w:rPr>
          </w:pPr>
          <w:hyperlink w:anchor="_Toc93696102" w:history="1">
            <w:r w:rsidRPr="00B115B3">
              <w:rPr>
                <w:rStyle w:val="Hyperlink"/>
                <w:noProof/>
              </w:rPr>
              <w:t>preprocess(dataset)</w:t>
            </w:r>
            <w:r>
              <w:rPr>
                <w:noProof/>
                <w:webHidden/>
              </w:rPr>
              <w:tab/>
            </w:r>
            <w:r>
              <w:rPr>
                <w:noProof/>
                <w:webHidden/>
              </w:rPr>
              <w:fldChar w:fldCharType="begin"/>
            </w:r>
            <w:r>
              <w:rPr>
                <w:noProof/>
                <w:webHidden/>
              </w:rPr>
              <w:instrText xml:space="preserve"> PAGEREF _Toc93696102 \h </w:instrText>
            </w:r>
            <w:r>
              <w:rPr>
                <w:noProof/>
                <w:webHidden/>
              </w:rPr>
            </w:r>
            <w:r>
              <w:rPr>
                <w:noProof/>
                <w:webHidden/>
              </w:rPr>
              <w:fldChar w:fldCharType="separate"/>
            </w:r>
            <w:r>
              <w:rPr>
                <w:noProof/>
                <w:webHidden/>
              </w:rPr>
              <w:t>6</w:t>
            </w:r>
            <w:r>
              <w:rPr>
                <w:noProof/>
                <w:webHidden/>
              </w:rPr>
              <w:fldChar w:fldCharType="end"/>
            </w:r>
          </w:hyperlink>
        </w:p>
        <w:p w14:paraId="538C56BD" w14:textId="062C6B4E" w:rsidR="00857A4B" w:rsidRDefault="00857A4B">
          <w:pPr>
            <w:pStyle w:val="TOC2"/>
            <w:tabs>
              <w:tab w:val="right" w:leader="dot" w:pos="9016"/>
            </w:tabs>
            <w:rPr>
              <w:rFonts w:asciiTheme="minorHAnsi" w:eastAsiaTheme="minorEastAsia" w:hAnsiTheme="minorHAnsi"/>
              <w:noProof/>
              <w:sz w:val="22"/>
              <w:lang w:val="en-MT" w:eastAsia="en-MT"/>
            </w:rPr>
          </w:pPr>
          <w:hyperlink w:anchor="_Toc93696103" w:history="1">
            <w:r w:rsidRPr="00B115B3">
              <w:rPr>
                <w:rStyle w:val="Hyperlink"/>
                <w:noProof/>
              </w:rPr>
              <w:t>Class Node</w:t>
            </w:r>
            <w:r>
              <w:rPr>
                <w:noProof/>
                <w:webHidden/>
              </w:rPr>
              <w:tab/>
            </w:r>
            <w:r>
              <w:rPr>
                <w:noProof/>
                <w:webHidden/>
              </w:rPr>
              <w:fldChar w:fldCharType="begin"/>
            </w:r>
            <w:r>
              <w:rPr>
                <w:noProof/>
                <w:webHidden/>
              </w:rPr>
              <w:instrText xml:space="preserve"> PAGEREF _Toc93696103 \h </w:instrText>
            </w:r>
            <w:r>
              <w:rPr>
                <w:noProof/>
                <w:webHidden/>
              </w:rPr>
            </w:r>
            <w:r>
              <w:rPr>
                <w:noProof/>
                <w:webHidden/>
              </w:rPr>
              <w:fldChar w:fldCharType="separate"/>
            </w:r>
            <w:r>
              <w:rPr>
                <w:noProof/>
                <w:webHidden/>
              </w:rPr>
              <w:t>6</w:t>
            </w:r>
            <w:r>
              <w:rPr>
                <w:noProof/>
                <w:webHidden/>
              </w:rPr>
              <w:fldChar w:fldCharType="end"/>
            </w:r>
          </w:hyperlink>
        </w:p>
        <w:p w14:paraId="49E87F07" w14:textId="40555B0B" w:rsidR="00857A4B" w:rsidRDefault="00857A4B">
          <w:pPr>
            <w:pStyle w:val="TOC2"/>
            <w:tabs>
              <w:tab w:val="right" w:leader="dot" w:pos="9016"/>
            </w:tabs>
            <w:rPr>
              <w:rFonts w:asciiTheme="minorHAnsi" w:eastAsiaTheme="minorEastAsia" w:hAnsiTheme="minorHAnsi"/>
              <w:noProof/>
              <w:sz w:val="22"/>
              <w:lang w:val="en-MT" w:eastAsia="en-MT"/>
            </w:rPr>
          </w:pPr>
          <w:hyperlink w:anchor="_Toc93696104" w:history="1">
            <w:r w:rsidRPr="00B115B3">
              <w:rPr>
                <w:rStyle w:val="Hyperlink"/>
                <w:noProof/>
              </w:rPr>
              <w:t>most_informative_attribute(instances)</w:t>
            </w:r>
            <w:r>
              <w:rPr>
                <w:noProof/>
                <w:webHidden/>
              </w:rPr>
              <w:tab/>
            </w:r>
            <w:r>
              <w:rPr>
                <w:noProof/>
                <w:webHidden/>
              </w:rPr>
              <w:fldChar w:fldCharType="begin"/>
            </w:r>
            <w:r>
              <w:rPr>
                <w:noProof/>
                <w:webHidden/>
              </w:rPr>
              <w:instrText xml:space="preserve"> PAGEREF _Toc93696104 \h </w:instrText>
            </w:r>
            <w:r>
              <w:rPr>
                <w:noProof/>
                <w:webHidden/>
              </w:rPr>
            </w:r>
            <w:r>
              <w:rPr>
                <w:noProof/>
                <w:webHidden/>
              </w:rPr>
              <w:fldChar w:fldCharType="separate"/>
            </w:r>
            <w:r>
              <w:rPr>
                <w:noProof/>
                <w:webHidden/>
              </w:rPr>
              <w:t>7</w:t>
            </w:r>
            <w:r>
              <w:rPr>
                <w:noProof/>
                <w:webHidden/>
              </w:rPr>
              <w:fldChar w:fldCharType="end"/>
            </w:r>
          </w:hyperlink>
        </w:p>
        <w:p w14:paraId="775E1EBC" w14:textId="4CB907F9" w:rsidR="00857A4B" w:rsidRDefault="00857A4B">
          <w:pPr>
            <w:pStyle w:val="TOC2"/>
            <w:tabs>
              <w:tab w:val="right" w:leader="dot" w:pos="9016"/>
            </w:tabs>
            <w:rPr>
              <w:rFonts w:asciiTheme="minorHAnsi" w:eastAsiaTheme="minorEastAsia" w:hAnsiTheme="minorHAnsi"/>
              <w:noProof/>
              <w:sz w:val="22"/>
              <w:lang w:val="en-MT" w:eastAsia="en-MT"/>
            </w:rPr>
          </w:pPr>
          <w:hyperlink w:anchor="_Toc93696105" w:history="1">
            <w:r w:rsidRPr="00B115B3">
              <w:rPr>
                <w:rStyle w:val="Hyperlink"/>
                <w:noProof/>
              </w:rPr>
              <w:t>mode_class(instances)</w:t>
            </w:r>
            <w:r>
              <w:rPr>
                <w:noProof/>
                <w:webHidden/>
              </w:rPr>
              <w:tab/>
            </w:r>
            <w:r>
              <w:rPr>
                <w:noProof/>
                <w:webHidden/>
              </w:rPr>
              <w:fldChar w:fldCharType="begin"/>
            </w:r>
            <w:r>
              <w:rPr>
                <w:noProof/>
                <w:webHidden/>
              </w:rPr>
              <w:instrText xml:space="preserve"> PAGEREF _Toc93696105 \h </w:instrText>
            </w:r>
            <w:r>
              <w:rPr>
                <w:noProof/>
                <w:webHidden/>
              </w:rPr>
            </w:r>
            <w:r>
              <w:rPr>
                <w:noProof/>
                <w:webHidden/>
              </w:rPr>
              <w:fldChar w:fldCharType="separate"/>
            </w:r>
            <w:r>
              <w:rPr>
                <w:noProof/>
                <w:webHidden/>
              </w:rPr>
              <w:t>7</w:t>
            </w:r>
            <w:r>
              <w:rPr>
                <w:noProof/>
                <w:webHidden/>
              </w:rPr>
              <w:fldChar w:fldCharType="end"/>
            </w:r>
          </w:hyperlink>
        </w:p>
        <w:p w14:paraId="70CE016A" w14:textId="536427BA" w:rsidR="00857A4B" w:rsidRDefault="00857A4B">
          <w:pPr>
            <w:pStyle w:val="TOC2"/>
            <w:tabs>
              <w:tab w:val="right" w:leader="dot" w:pos="9016"/>
            </w:tabs>
            <w:rPr>
              <w:rFonts w:asciiTheme="minorHAnsi" w:eastAsiaTheme="minorEastAsia" w:hAnsiTheme="minorHAnsi"/>
              <w:noProof/>
              <w:sz w:val="22"/>
              <w:lang w:val="en-MT" w:eastAsia="en-MT"/>
            </w:rPr>
          </w:pPr>
          <w:hyperlink w:anchor="_Toc93696106" w:history="1">
            <w:r w:rsidRPr="00B115B3">
              <w:rPr>
                <w:rStyle w:val="Hyperlink"/>
                <w:noProof/>
              </w:rPr>
              <w:t>prior_entropy(instances)</w:t>
            </w:r>
            <w:r>
              <w:rPr>
                <w:noProof/>
                <w:webHidden/>
              </w:rPr>
              <w:tab/>
            </w:r>
            <w:r>
              <w:rPr>
                <w:noProof/>
                <w:webHidden/>
              </w:rPr>
              <w:fldChar w:fldCharType="begin"/>
            </w:r>
            <w:r>
              <w:rPr>
                <w:noProof/>
                <w:webHidden/>
              </w:rPr>
              <w:instrText xml:space="preserve"> PAGEREF _Toc93696106 \h </w:instrText>
            </w:r>
            <w:r>
              <w:rPr>
                <w:noProof/>
                <w:webHidden/>
              </w:rPr>
            </w:r>
            <w:r>
              <w:rPr>
                <w:noProof/>
                <w:webHidden/>
              </w:rPr>
              <w:fldChar w:fldCharType="separate"/>
            </w:r>
            <w:r>
              <w:rPr>
                <w:noProof/>
                <w:webHidden/>
              </w:rPr>
              <w:t>7</w:t>
            </w:r>
            <w:r>
              <w:rPr>
                <w:noProof/>
                <w:webHidden/>
              </w:rPr>
              <w:fldChar w:fldCharType="end"/>
            </w:r>
          </w:hyperlink>
        </w:p>
        <w:p w14:paraId="2A1927BC" w14:textId="73C5723F" w:rsidR="00857A4B" w:rsidRDefault="00857A4B">
          <w:pPr>
            <w:pStyle w:val="TOC2"/>
            <w:tabs>
              <w:tab w:val="right" w:leader="dot" w:pos="9016"/>
            </w:tabs>
            <w:rPr>
              <w:rFonts w:asciiTheme="minorHAnsi" w:eastAsiaTheme="minorEastAsia" w:hAnsiTheme="minorHAnsi"/>
              <w:noProof/>
              <w:sz w:val="22"/>
              <w:lang w:val="en-MT" w:eastAsia="en-MT"/>
            </w:rPr>
          </w:pPr>
          <w:hyperlink w:anchor="_Toc93696107" w:history="1">
            <w:r w:rsidRPr="00B115B3">
              <w:rPr>
                <w:rStyle w:val="Hyperlink"/>
                <w:noProof/>
              </w:rPr>
              <w:t>entropy(instances, attribute, value)</w:t>
            </w:r>
            <w:r>
              <w:rPr>
                <w:noProof/>
                <w:webHidden/>
              </w:rPr>
              <w:tab/>
            </w:r>
            <w:r>
              <w:rPr>
                <w:noProof/>
                <w:webHidden/>
              </w:rPr>
              <w:fldChar w:fldCharType="begin"/>
            </w:r>
            <w:r>
              <w:rPr>
                <w:noProof/>
                <w:webHidden/>
              </w:rPr>
              <w:instrText xml:space="preserve"> PAGEREF _Toc93696107 \h </w:instrText>
            </w:r>
            <w:r>
              <w:rPr>
                <w:noProof/>
                <w:webHidden/>
              </w:rPr>
            </w:r>
            <w:r>
              <w:rPr>
                <w:noProof/>
                <w:webHidden/>
              </w:rPr>
              <w:fldChar w:fldCharType="separate"/>
            </w:r>
            <w:r>
              <w:rPr>
                <w:noProof/>
                <w:webHidden/>
              </w:rPr>
              <w:t>7</w:t>
            </w:r>
            <w:r>
              <w:rPr>
                <w:noProof/>
                <w:webHidden/>
              </w:rPr>
              <w:fldChar w:fldCharType="end"/>
            </w:r>
          </w:hyperlink>
        </w:p>
        <w:p w14:paraId="22162440" w14:textId="2C14E87C" w:rsidR="00857A4B" w:rsidRDefault="00857A4B">
          <w:pPr>
            <w:pStyle w:val="TOC2"/>
            <w:tabs>
              <w:tab w:val="right" w:leader="dot" w:pos="9016"/>
            </w:tabs>
            <w:rPr>
              <w:rFonts w:asciiTheme="minorHAnsi" w:eastAsiaTheme="minorEastAsia" w:hAnsiTheme="minorHAnsi"/>
              <w:noProof/>
              <w:sz w:val="22"/>
              <w:lang w:val="en-MT" w:eastAsia="en-MT"/>
            </w:rPr>
          </w:pPr>
          <w:hyperlink w:anchor="_Toc93696108" w:history="1">
            <w:r w:rsidRPr="00B115B3">
              <w:rPr>
                <w:rStyle w:val="Hyperlink"/>
                <w:noProof/>
              </w:rPr>
              <w:t>gain_ratio(instnaces, attribute)</w:t>
            </w:r>
            <w:r>
              <w:rPr>
                <w:noProof/>
                <w:webHidden/>
              </w:rPr>
              <w:tab/>
            </w:r>
            <w:r>
              <w:rPr>
                <w:noProof/>
                <w:webHidden/>
              </w:rPr>
              <w:fldChar w:fldCharType="begin"/>
            </w:r>
            <w:r>
              <w:rPr>
                <w:noProof/>
                <w:webHidden/>
              </w:rPr>
              <w:instrText xml:space="preserve"> PAGEREF _Toc93696108 \h </w:instrText>
            </w:r>
            <w:r>
              <w:rPr>
                <w:noProof/>
                <w:webHidden/>
              </w:rPr>
            </w:r>
            <w:r>
              <w:rPr>
                <w:noProof/>
                <w:webHidden/>
              </w:rPr>
              <w:fldChar w:fldCharType="separate"/>
            </w:r>
            <w:r>
              <w:rPr>
                <w:noProof/>
                <w:webHidden/>
              </w:rPr>
              <w:t>7</w:t>
            </w:r>
            <w:r>
              <w:rPr>
                <w:noProof/>
                <w:webHidden/>
              </w:rPr>
              <w:fldChar w:fldCharType="end"/>
            </w:r>
          </w:hyperlink>
        </w:p>
        <w:p w14:paraId="467973A1" w14:textId="68D35655" w:rsidR="00857A4B" w:rsidRDefault="00857A4B">
          <w:pPr>
            <w:pStyle w:val="TOC2"/>
            <w:tabs>
              <w:tab w:val="right" w:leader="dot" w:pos="9016"/>
            </w:tabs>
            <w:rPr>
              <w:rFonts w:asciiTheme="minorHAnsi" w:eastAsiaTheme="minorEastAsia" w:hAnsiTheme="minorHAnsi"/>
              <w:noProof/>
              <w:sz w:val="22"/>
              <w:lang w:val="en-MT" w:eastAsia="en-MT"/>
            </w:rPr>
          </w:pPr>
          <w:hyperlink w:anchor="_Toc93696109" w:history="1">
            <w:r w:rsidRPr="00B115B3">
              <w:rPr>
                <w:rStyle w:val="Hyperlink"/>
                <w:noProof/>
              </w:rPr>
              <w:t>accuracy(trained_tree, test_instances)</w:t>
            </w:r>
            <w:r>
              <w:rPr>
                <w:noProof/>
                <w:webHidden/>
              </w:rPr>
              <w:tab/>
            </w:r>
            <w:r>
              <w:rPr>
                <w:noProof/>
                <w:webHidden/>
              </w:rPr>
              <w:fldChar w:fldCharType="begin"/>
            </w:r>
            <w:r>
              <w:rPr>
                <w:noProof/>
                <w:webHidden/>
              </w:rPr>
              <w:instrText xml:space="preserve"> PAGEREF _Toc93696109 \h </w:instrText>
            </w:r>
            <w:r>
              <w:rPr>
                <w:noProof/>
                <w:webHidden/>
              </w:rPr>
            </w:r>
            <w:r>
              <w:rPr>
                <w:noProof/>
                <w:webHidden/>
              </w:rPr>
              <w:fldChar w:fldCharType="separate"/>
            </w:r>
            <w:r>
              <w:rPr>
                <w:noProof/>
                <w:webHidden/>
              </w:rPr>
              <w:t>7</w:t>
            </w:r>
            <w:r>
              <w:rPr>
                <w:noProof/>
                <w:webHidden/>
              </w:rPr>
              <w:fldChar w:fldCharType="end"/>
            </w:r>
          </w:hyperlink>
        </w:p>
        <w:p w14:paraId="3C55D329" w14:textId="3ACCA7AD" w:rsidR="00857A4B" w:rsidRDefault="00857A4B">
          <w:pPr>
            <w:pStyle w:val="TOC2"/>
            <w:tabs>
              <w:tab w:val="right" w:leader="dot" w:pos="9016"/>
            </w:tabs>
            <w:rPr>
              <w:rFonts w:asciiTheme="minorHAnsi" w:eastAsiaTheme="minorEastAsia" w:hAnsiTheme="minorHAnsi"/>
              <w:noProof/>
              <w:sz w:val="22"/>
              <w:lang w:val="en-MT" w:eastAsia="en-MT"/>
            </w:rPr>
          </w:pPr>
          <w:hyperlink w:anchor="_Toc93696110" w:history="1">
            <w:r w:rsidRPr="00B115B3">
              <w:rPr>
                <w:rStyle w:val="Hyperlink"/>
                <w:noProof/>
              </w:rPr>
              <w:t>predict(node, test_instance)</w:t>
            </w:r>
            <w:r>
              <w:rPr>
                <w:noProof/>
                <w:webHidden/>
              </w:rPr>
              <w:tab/>
            </w:r>
            <w:r>
              <w:rPr>
                <w:noProof/>
                <w:webHidden/>
              </w:rPr>
              <w:fldChar w:fldCharType="begin"/>
            </w:r>
            <w:r>
              <w:rPr>
                <w:noProof/>
                <w:webHidden/>
              </w:rPr>
              <w:instrText xml:space="preserve"> PAGEREF _Toc93696110 \h </w:instrText>
            </w:r>
            <w:r>
              <w:rPr>
                <w:noProof/>
                <w:webHidden/>
              </w:rPr>
            </w:r>
            <w:r>
              <w:rPr>
                <w:noProof/>
                <w:webHidden/>
              </w:rPr>
              <w:fldChar w:fldCharType="separate"/>
            </w:r>
            <w:r>
              <w:rPr>
                <w:noProof/>
                <w:webHidden/>
              </w:rPr>
              <w:t>8</w:t>
            </w:r>
            <w:r>
              <w:rPr>
                <w:noProof/>
                <w:webHidden/>
              </w:rPr>
              <w:fldChar w:fldCharType="end"/>
            </w:r>
          </w:hyperlink>
        </w:p>
        <w:p w14:paraId="4392A668" w14:textId="5AAA6589" w:rsidR="00857A4B" w:rsidRDefault="00857A4B">
          <w:pPr>
            <w:pStyle w:val="TOC2"/>
            <w:tabs>
              <w:tab w:val="right" w:leader="dot" w:pos="9016"/>
            </w:tabs>
            <w:rPr>
              <w:rFonts w:asciiTheme="minorHAnsi" w:eastAsiaTheme="minorEastAsia" w:hAnsiTheme="minorHAnsi"/>
              <w:noProof/>
              <w:sz w:val="22"/>
              <w:lang w:val="en-MT" w:eastAsia="en-MT"/>
            </w:rPr>
          </w:pPr>
          <w:hyperlink w:anchor="_Toc93696111" w:history="1">
            <w:r w:rsidRPr="00B115B3">
              <w:rPr>
                <w:rStyle w:val="Hyperlink"/>
                <w:noProof/>
              </w:rPr>
              <w:t>prune(node, val_instances)</w:t>
            </w:r>
            <w:r>
              <w:rPr>
                <w:noProof/>
                <w:webHidden/>
              </w:rPr>
              <w:tab/>
            </w:r>
            <w:r>
              <w:rPr>
                <w:noProof/>
                <w:webHidden/>
              </w:rPr>
              <w:fldChar w:fldCharType="begin"/>
            </w:r>
            <w:r>
              <w:rPr>
                <w:noProof/>
                <w:webHidden/>
              </w:rPr>
              <w:instrText xml:space="preserve"> PAGEREF _Toc93696111 \h </w:instrText>
            </w:r>
            <w:r>
              <w:rPr>
                <w:noProof/>
                <w:webHidden/>
              </w:rPr>
            </w:r>
            <w:r>
              <w:rPr>
                <w:noProof/>
                <w:webHidden/>
              </w:rPr>
              <w:fldChar w:fldCharType="separate"/>
            </w:r>
            <w:r>
              <w:rPr>
                <w:noProof/>
                <w:webHidden/>
              </w:rPr>
              <w:t>8</w:t>
            </w:r>
            <w:r>
              <w:rPr>
                <w:noProof/>
                <w:webHidden/>
              </w:rPr>
              <w:fldChar w:fldCharType="end"/>
            </w:r>
          </w:hyperlink>
        </w:p>
        <w:p w14:paraId="6C06CDCD" w14:textId="4CDF7152" w:rsidR="00857A4B" w:rsidRDefault="00857A4B">
          <w:pPr>
            <w:pStyle w:val="TOC2"/>
            <w:tabs>
              <w:tab w:val="right" w:leader="dot" w:pos="9016"/>
            </w:tabs>
            <w:rPr>
              <w:rFonts w:asciiTheme="minorHAnsi" w:eastAsiaTheme="minorEastAsia" w:hAnsiTheme="minorHAnsi"/>
              <w:noProof/>
              <w:sz w:val="22"/>
              <w:lang w:val="en-MT" w:eastAsia="en-MT"/>
            </w:rPr>
          </w:pPr>
          <w:hyperlink w:anchor="_Toc93696112" w:history="1">
            <w:r w:rsidRPr="00B115B3">
              <w:rPr>
                <w:rStyle w:val="Hyperlink"/>
                <w:noProof/>
              </w:rPr>
              <w:t>ID3(instances, default)</w:t>
            </w:r>
            <w:r>
              <w:rPr>
                <w:noProof/>
                <w:webHidden/>
              </w:rPr>
              <w:tab/>
            </w:r>
            <w:r>
              <w:rPr>
                <w:noProof/>
                <w:webHidden/>
              </w:rPr>
              <w:fldChar w:fldCharType="begin"/>
            </w:r>
            <w:r>
              <w:rPr>
                <w:noProof/>
                <w:webHidden/>
              </w:rPr>
              <w:instrText xml:space="preserve"> PAGEREF _Toc93696112 \h </w:instrText>
            </w:r>
            <w:r>
              <w:rPr>
                <w:noProof/>
                <w:webHidden/>
              </w:rPr>
            </w:r>
            <w:r>
              <w:rPr>
                <w:noProof/>
                <w:webHidden/>
              </w:rPr>
              <w:fldChar w:fldCharType="separate"/>
            </w:r>
            <w:r>
              <w:rPr>
                <w:noProof/>
                <w:webHidden/>
              </w:rPr>
              <w:t>8</w:t>
            </w:r>
            <w:r>
              <w:rPr>
                <w:noProof/>
                <w:webHidden/>
              </w:rPr>
              <w:fldChar w:fldCharType="end"/>
            </w:r>
          </w:hyperlink>
        </w:p>
        <w:p w14:paraId="5C12327F" w14:textId="31A53B0E" w:rsidR="00857A4B" w:rsidRDefault="00857A4B">
          <w:pPr>
            <w:pStyle w:val="TOC1"/>
            <w:tabs>
              <w:tab w:val="right" w:leader="dot" w:pos="9016"/>
            </w:tabs>
            <w:rPr>
              <w:rFonts w:asciiTheme="minorHAnsi" w:eastAsiaTheme="minorEastAsia" w:hAnsiTheme="minorHAnsi"/>
              <w:noProof/>
              <w:sz w:val="22"/>
              <w:lang w:val="en-MT" w:eastAsia="en-MT"/>
            </w:rPr>
          </w:pPr>
          <w:hyperlink w:anchor="_Toc93696113" w:history="1">
            <w:r w:rsidRPr="00B115B3">
              <w:rPr>
                <w:rStyle w:val="Hyperlink"/>
                <w:noProof/>
              </w:rPr>
              <w:t>Statement of Completion</w:t>
            </w:r>
            <w:r>
              <w:rPr>
                <w:noProof/>
                <w:webHidden/>
              </w:rPr>
              <w:tab/>
            </w:r>
            <w:r>
              <w:rPr>
                <w:noProof/>
                <w:webHidden/>
              </w:rPr>
              <w:fldChar w:fldCharType="begin"/>
            </w:r>
            <w:r>
              <w:rPr>
                <w:noProof/>
                <w:webHidden/>
              </w:rPr>
              <w:instrText xml:space="preserve"> PAGEREF _Toc93696113 \h </w:instrText>
            </w:r>
            <w:r>
              <w:rPr>
                <w:noProof/>
                <w:webHidden/>
              </w:rPr>
            </w:r>
            <w:r>
              <w:rPr>
                <w:noProof/>
                <w:webHidden/>
              </w:rPr>
              <w:fldChar w:fldCharType="separate"/>
            </w:r>
            <w:r>
              <w:rPr>
                <w:noProof/>
                <w:webHidden/>
              </w:rPr>
              <w:t>9</w:t>
            </w:r>
            <w:r>
              <w:rPr>
                <w:noProof/>
                <w:webHidden/>
              </w:rPr>
              <w:fldChar w:fldCharType="end"/>
            </w:r>
          </w:hyperlink>
        </w:p>
        <w:p w14:paraId="7AEB9496" w14:textId="41282A3F" w:rsidR="00394CE1" w:rsidRDefault="00394CE1">
          <w:r>
            <w:rPr>
              <w:b/>
              <w:bCs/>
              <w:noProof/>
            </w:rPr>
            <w:fldChar w:fldCharType="end"/>
          </w:r>
        </w:p>
      </w:sdtContent>
    </w:sdt>
    <w:p w14:paraId="1D66DFA9" w14:textId="64B264E0" w:rsidR="00394CE1" w:rsidRDefault="00394CE1">
      <w:r>
        <w:br w:type="page"/>
      </w:r>
    </w:p>
    <w:p w14:paraId="2AD4D5EB" w14:textId="64ADB29C" w:rsidR="00A51829" w:rsidRDefault="004C5E8F" w:rsidP="004C5E8F">
      <w:pPr>
        <w:pStyle w:val="Heading1"/>
      </w:pPr>
      <w:bookmarkStart w:id="0" w:name="_Toc93696094"/>
      <w:r>
        <w:lastRenderedPageBreak/>
        <w:t>ID3 Decision Tree Algorithm</w:t>
      </w:r>
      <w:bookmarkEnd w:id="0"/>
    </w:p>
    <w:p w14:paraId="76A9EC86" w14:textId="6FE3D96C" w:rsidR="004C5E8F" w:rsidRDefault="004C5E8F" w:rsidP="004C5E8F"/>
    <w:p w14:paraId="1318F11C" w14:textId="109A5007" w:rsidR="004C5E8F" w:rsidRDefault="00B00D3B" w:rsidP="004C5E8F">
      <w:r>
        <w:t>A decision tree is a type of machine learning which makes use of nodes and decisions where each branch node is representing a choice between many possibilities while leaf nodes represent a decision. They are mainly utilized the gathering of data with the intention of decision-making. As is the case with most trees in AI, it starts from the root node on which users take actions. Recursively, according to the tree learning algorithm, each node is split. When each branch is a representation of a likely situation</w:t>
      </w:r>
      <w:r w:rsidR="00103B6D">
        <w:t xml:space="preserve"> of decision and its outcome, the tree has reached its final result </w:t>
      </w:r>
      <w:r w:rsidR="00E82BE3">
        <w:fldChar w:fldCharType="begin" w:fldLock="1"/>
      </w:r>
      <w:r w:rsidR="004C2F6A">
        <w:instrText>ADDIN CSL_CITATION {"citationItems":[{"id":"ITEM-1","itemData":{"abstract":"Decision tree learning algorithm has been successfully used in expert systems in capturing knowledge. The main task performed in these systems is using inductive methods to the given values of attributes of an unknown object to determine appropriate classification according to decision tree rules. We examine the decision tree learning algorithm ID3 and implement this algorithm using Java programming. We first implement basic ID3 in which we dealt with the target function that has discrete output values. We also extend the domain of ID3 to real-valued output, such as numeric data and discrete outcome rather than simply Boolean value. The Java applet provided at last section offers a simulation of decision-tree learning algorithm in various situations. Some shortcomings are discussed in this project as well.","author":[{"dropping-particle":"","family":"Peng","given":"Wei","non-dropping-particle":"","parse-names":false,"suffix":""},{"dropping-particle":"","family":"Chen","given":"Juhua","non-dropping-particle":"","parse-names":false,"suffix":""},{"dropping-particle":"","family":"Zhou","given":"Haiping","non-dropping-particle":"","parse-names":false,"suffix":""}],"id":"ITEM-1","issued":{"date-parts":[["0"]]},"title":"An Implementation of ID3-Decision Tree Learning Algorithm","type":"article-journal"},"uris":["http://www.mendeley.com/documents/?uuid=41f98de1-d97b-36cc-8521-d50175b18a9b"]}],"mendeley":{"formattedCitation":"[1]","plainTextFormattedCitation":"[1]","previouslyFormattedCitation":"[1]"},"properties":{"noteIndex":0},"schema":"https://github.com/citation-style-language/schema/raw/master/csl-citation.json"}</w:instrText>
      </w:r>
      <w:r w:rsidR="00E82BE3">
        <w:fldChar w:fldCharType="separate"/>
      </w:r>
      <w:r w:rsidR="004C2F6A" w:rsidRPr="004C2F6A">
        <w:rPr>
          <w:noProof/>
        </w:rPr>
        <w:t>[1]</w:t>
      </w:r>
      <w:r w:rsidR="00E82BE3">
        <w:fldChar w:fldCharType="end"/>
      </w:r>
      <w:r w:rsidR="00103B6D">
        <w:t>.</w:t>
      </w:r>
    </w:p>
    <w:p w14:paraId="29FD6C5C" w14:textId="65683940" w:rsidR="00EB5FC0" w:rsidRDefault="00EB5FC0" w:rsidP="004C5E8F">
      <w:r>
        <w:t>ID3 (</w:t>
      </w:r>
      <w:r w:rsidRPr="00EB5FC0">
        <w:t xml:space="preserve">Iterative </w:t>
      </w:r>
      <w:proofErr w:type="spellStart"/>
      <w:r w:rsidRPr="00EB5FC0">
        <w:t>Dichotomiser</w:t>
      </w:r>
      <w:proofErr w:type="spellEnd"/>
      <w:r w:rsidRPr="00EB5FC0">
        <w:t xml:space="preserve"> 3</w:t>
      </w:r>
      <w:r>
        <w:t>), is a simple decision tree algorithm with the basic principle being to build tree using a top-down, greedy search using the given sets to check every attribute at every node with the goal being to create the shallowest trees possible.</w:t>
      </w:r>
      <w:r w:rsidR="00D45571">
        <w:t xml:space="preserve"> During the method, we select the most valuable attribute, the one with the highest information gain, as the current nodes test attribute. Like this, the data required for the classification of the training sample subset which will be acquired from partitioning later on, will be the smallest </w:t>
      </w:r>
      <w:r w:rsidR="004C2F6A">
        <w:fldChar w:fldCharType="begin" w:fldLock="1"/>
      </w:r>
      <w:r w:rsidR="004C2F6A">
        <w:instrText>ADDIN CSL_CITATION {"citationItems":[{"id":"ITEM-1","itemData":{"DOI":"10.1109/ICCSE.2009.5228509","author":[{"dropping-particle":"","family":"Jin","given":"Chen","non-dropping-particle":"","parse-names":false,"suffix":""},{"dropping-particle":"","family":"De-lin","given":"Luo","non-dropping-particle":"","parse-names":false,"suffix":""},{"dropping-particle":"","family":"Fen-xiang","given":"Mu","non-dropping-particle":"","parse-names":false,"suffix":""}],"container-title":"2009 4th International Conference on Computer Science   Education","id":"ITEM-1","issued":{"date-parts":[["2009"]]},"page":"127-130","title":"An improved ID3 decision tree algorithm","type":"paper-conference"},"uris":["http://www.mendeley.com/documents/?uuid=90679ba1-41d3-3a8d-a9f0-39cb7f760b66"]}],"mendeley":{"formattedCitation":"[2]","plainTextFormattedCitation":"[2]","previouslyFormattedCitation":"[2]"},"properties":{"noteIndex":0},"schema":"https://github.com/citation-style-language/schema/raw/master/csl-citation.json"}</w:instrText>
      </w:r>
      <w:r w:rsidR="004C2F6A">
        <w:fldChar w:fldCharType="separate"/>
      </w:r>
      <w:r w:rsidR="004C2F6A" w:rsidRPr="004C2F6A">
        <w:rPr>
          <w:noProof/>
        </w:rPr>
        <w:t>[2]</w:t>
      </w:r>
      <w:r w:rsidR="004C2F6A">
        <w:fldChar w:fldCharType="end"/>
      </w:r>
    </w:p>
    <w:p w14:paraId="0D5F536E" w14:textId="1D105085" w:rsidR="00513281" w:rsidRDefault="00513281" w:rsidP="004C5E8F"/>
    <w:p w14:paraId="15EDC294" w14:textId="6293C31D" w:rsidR="00513281" w:rsidRDefault="00401CE3" w:rsidP="00513281">
      <w:pPr>
        <w:pStyle w:val="Heading2"/>
      </w:pPr>
      <w:bookmarkStart w:id="1" w:name="_Toc93696095"/>
      <w:r>
        <w:t>Entropy</w:t>
      </w:r>
      <w:bookmarkEnd w:id="1"/>
    </w:p>
    <w:p w14:paraId="3E363C14" w14:textId="41AB9465" w:rsidR="00513281" w:rsidRDefault="00513281" w:rsidP="00513281"/>
    <w:p w14:paraId="6E68CB51" w14:textId="624C2CB3" w:rsidR="00513281" w:rsidRDefault="00513281" w:rsidP="00513281">
      <w:r>
        <w:t>ID3 decision tree algorithm builds the tree one interior node at a time, beginning at the root of the tree. At every node, we choose which attributes gives us the most information gain</w:t>
      </w:r>
      <w:r w:rsidR="00401CE3">
        <w:t xml:space="preserve"> if we were to separate the instances into smaller subset based on the values of that attribute. The most valuable information is determined through entropy reduction. </w:t>
      </w:r>
    </w:p>
    <w:p w14:paraId="1F5BCC03" w14:textId="12D1C5AF" w:rsidR="00401CE3" w:rsidRDefault="00401CE3" w:rsidP="00513281">
      <w:r>
        <w:t>Entropy is a measure of the amount of uncertainty or disorder. If a data set has a lot of uncertainty, it provides us with very little information. It is also a measure of how heterogeneous a dataset is since depending on whether there are many different class types, and whether each class type has the same odds of happening, the entropy of the data set will be high.</w:t>
      </w:r>
    </w:p>
    <w:p w14:paraId="149998BA" w14:textId="77777777" w:rsidR="00401CE3" w:rsidRDefault="00401CE3">
      <w:r>
        <w:br w:type="page"/>
      </w:r>
    </w:p>
    <w:p w14:paraId="7B33F1D7" w14:textId="4417B4C2" w:rsidR="00401CE3" w:rsidRDefault="00401CE3" w:rsidP="002E566C">
      <w:pPr>
        <w:pStyle w:val="Heading1"/>
      </w:pPr>
      <w:bookmarkStart w:id="2" w:name="_Toc93696096"/>
      <w:r>
        <w:lastRenderedPageBreak/>
        <w:t>Step by Step</w:t>
      </w:r>
      <w:bookmarkEnd w:id="2"/>
    </w:p>
    <w:p w14:paraId="5C7E47EC" w14:textId="739A1394" w:rsidR="002E566C" w:rsidRDefault="002E566C" w:rsidP="002E566C"/>
    <w:p w14:paraId="05F77FD1" w14:textId="62A22D78" w:rsidR="002E566C" w:rsidRDefault="002E566C" w:rsidP="002E566C">
      <w:r>
        <w:t xml:space="preserve">The following is a </w:t>
      </w:r>
      <w:proofErr w:type="gramStart"/>
      <w:r>
        <w:t>step by step</w:t>
      </w:r>
      <w:proofErr w:type="gramEnd"/>
      <w:r>
        <w:t xml:space="preserve"> guide into the logic behind creating an ID3 implementation:</w:t>
      </w:r>
    </w:p>
    <w:p w14:paraId="66B9F417" w14:textId="4C27DEB7" w:rsidR="002E566C" w:rsidRDefault="00695054" w:rsidP="002E566C">
      <w:pPr>
        <w:pStyle w:val="ListParagraph"/>
        <w:numPr>
          <w:ilvl w:val="0"/>
          <w:numId w:val="2"/>
        </w:numPr>
      </w:pPr>
      <w:r>
        <w:t>Calculate the Prior Entropy of the dataset</w:t>
      </w:r>
    </w:p>
    <w:p w14:paraId="3097FED4" w14:textId="466D646D" w:rsidR="00695054" w:rsidRDefault="00695054" w:rsidP="00695054">
      <w:pPr>
        <w:pStyle w:val="ListParagraph"/>
        <w:numPr>
          <w:ilvl w:val="1"/>
          <w:numId w:val="2"/>
        </w:numPr>
      </w:pPr>
      <w:r>
        <w:t>The prior entropy is the weighted sum of the logs of all the probabilities of each possible outcome. This is the value which indicates to us how much entropy remains before any splitting occurs.</w:t>
      </w:r>
    </w:p>
    <w:p w14:paraId="6DB296D7" w14:textId="414AFF9F" w:rsidR="00695054" w:rsidRDefault="00695054" w:rsidP="00695054">
      <w:pPr>
        <w:pStyle w:val="ListParagraph"/>
        <w:numPr>
          <w:ilvl w:val="0"/>
          <w:numId w:val="2"/>
        </w:numPr>
      </w:pPr>
      <w:r>
        <w:t>Calculate the Information Gain for each attribute</w:t>
      </w:r>
    </w:p>
    <w:p w14:paraId="753D42BC" w14:textId="0CC8A12D" w:rsidR="00695054" w:rsidRDefault="00695054" w:rsidP="00695054">
      <w:pPr>
        <w:pStyle w:val="ListParagraph"/>
        <w:numPr>
          <w:ilvl w:val="1"/>
          <w:numId w:val="2"/>
        </w:numPr>
      </w:pPr>
      <w:r>
        <w:t>For every attribute in the dataset</w:t>
      </w:r>
      <w:r w:rsidR="00CA244D">
        <w:t>:</w:t>
      </w:r>
    </w:p>
    <w:p w14:paraId="07DBFB6A" w14:textId="73293F39" w:rsidR="00CA244D" w:rsidRDefault="00CA244D" w:rsidP="00CA244D">
      <w:pPr>
        <w:pStyle w:val="ListParagraph"/>
        <w:numPr>
          <w:ilvl w:val="2"/>
          <w:numId w:val="2"/>
        </w:numPr>
      </w:pPr>
      <w:r>
        <w:t>Calculate the total number of instances</w:t>
      </w:r>
    </w:p>
    <w:p w14:paraId="106B6646" w14:textId="1DBBB746" w:rsidR="00CA244D" w:rsidRDefault="00CA244D" w:rsidP="00CA244D">
      <w:pPr>
        <w:pStyle w:val="ListParagraph"/>
        <w:numPr>
          <w:ilvl w:val="2"/>
          <w:numId w:val="2"/>
        </w:numPr>
      </w:pPr>
      <w:r>
        <w:t xml:space="preserve">Initialize a running </w:t>
      </w:r>
      <w:r w:rsidR="001E4921">
        <w:t xml:space="preserve">valued </w:t>
      </w:r>
      <w:r>
        <w:t>entropy score</w:t>
      </w:r>
    </w:p>
    <w:p w14:paraId="4572C0E3" w14:textId="14337D09" w:rsidR="001E4921" w:rsidRDefault="001E4921" w:rsidP="00CA244D">
      <w:pPr>
        <w:pStyle w:val="ListParagraph"/>
        <w:numPr>
          <w:ilvl w:val="2"/>
          <w:numId w:val="2"/>
        </w:numPr>
      </w:pPr>
      <w:r>
        <w:t>Split the dataset into subsets based on the attribute values.</w:t>
      </w:r>
    </w:p>
    <w:p w14:paraId="1650912C" w14:textId="496A0A36" w:rsidR="001E4921" w:rsidRDefault="001E4921" w:rsidP="00CA244D">
      <w:pPr>
        <w:pStyle w:val="ListParagraph"/>
        <w:numPr>
          <w:ilvl w:val="2"/>
          <w:numId w:val="2"/>
        </w:numPr>
      </w:pPr>
      <w:r>
        <w:t>For each attribute value, calculate the number of instances, the entropy score using the frequency counts, the weighting of the</w:t>
      </w:r>
      <w:r w:rsidR="00B561EE">
        <w:t xml:space="preserve"> attribute value by dividing the number of instances by the total instances, and the valued entropy score sum.</w:t>
      </w:r>
    </w:p>
    <w:p w14:paraId="04168F6A" w14:textId="7834160F" w:rsidR="00B561EE" w:rsidRDefault="00B561EE" w:rsidP="00B561EE">
      <w:pPr>
        <w:pStyle w:val="ListParagraph"/>
        <w:numPr>
          <w:ilvl w:val="1"/>
          <w:numId w:val="2"/>
        </w:numPr>
      </w:pPr>
      <w:r>
        <w:t>The final running entropy score sum indicates how much entropy with remain if we were to divide the current data with that attribute</w:t>
      </w:r>
    </w:p>
    <w:p w14:paraId="013F26A7" w14:textId="7D35620F" w:rsidR="00393C32" w:rsidRDefault="00393C32" w:rsidP="00B561EE">
      <w:pPr>
        <w:pStyle w:val="ListParagraph"/>
        <w:numPr>
          <w:ilvl w:val="1"/>
          <w:numId w:val="2"/>
        </w:numPr>
      </w:pPr>
      <w:r>
        <w:t>Calculate the information gain, which is the remaining entropy subtracted from the prior entropy</w:t>
      </w:r>
    </w:p>
    <w:p w14:paraId="03FFE725" w14:textId="39AD6D16" w:rsidR="00393C32" w:rsidRDefault="00393C32" w:rsidP="00B561EE">
      <w:pPr>
        <w:pStyle w:val="ListParagraph"/>
        <w:numPr>
          <w:ilvl w:val="1"/>
          <w:numId w:val="2"/>
        </w:numPr>
      </w:pPr>
      <w:r>
        <w:t>Record the information and repeat for other attributes</w:t>
      </w:r>
    </w:p>
    <w:p w14:paraId="4D3EC07B" w14:textId="03512F0B" w:rsidR="00393C32" w:rsidRDefault="00393C32" w:rsidP="00393C32">
      <w:pPr>
        <w:pStyle w:val="ListParagraph"/>
        <w:numPr>
          <w:ilvl w:val="0"/>
          <w:numId w:val="2"/>
        </w:numPr>
      </w:pPr>
      <w:r>
        <w:t>Calculate the attribute with the maximum information game</w:t>
      </w:r>
    </w:p>
    <w:p w14:paraId="5C867B4E" w14:textId="0CDD665F" w:rsidR="00393C32" w:rsidRDefault="00393C32" w:rsidP="00393C32">
      <w:pPr>
        <w:pStyle w:val="ListParagraph"/>
        <w:numPr>
          <w:ilvl w:val="0"/>
          <w:numId w:val="2"/>
        </w:numPr>
      </w:pPr>
      <w:r>
        <w:t>Split the dataset based on the value</w:t>
      </w:r>
      <w:r w:rsidR="00C02498">
        <w:t xml:space="preserve"> of the attribute with the maximum information gain</w:t>
      </w:r>
    </w:p>
    <w:p w14:paraId="24AD0662" w14:textId="6253F43F" w:rsidR="00C02498" w:rsidRDefault="00C02498" w:rsidP="00393C32">
      <w:pPr>
        <w:pStyle w:val="ListParagraph"/>
        <w:numPr>
          <w:ilvl w:val="0"/>
          <w:numId w:val="2"/>
        </w:numPr>
      </w:pPr>
      <w:r>
        <w:t>Repeat steps 1-4 for every branch of the decision tree with the relevant partition</w:t>
      </w:r>
    </w:p>
    <w:p w14:paraId="49CDEDD4" w14:textId="77777777" w:rsidR="00C02498" w:rsidRDefault="00C02498">
      <w:r>
        <w:br w:type="page"/>
      </w:r>
    </w:p>
    <w:p w14:paraId="59245815" w14:textId="11E3CAF8" w:rsidR="00C02498" w:rsidRDefault="00C02498" w:rsidP="00C02498">
      <w:pPr>
        <w:pStyle w:val="Heading1"/>
      </w:pPr>
      <w:bookmarkStart w:id="3" w:name="_Toc93696097"/>
      <w:r>
        <w:lastRenderedPageBreak/>
        <w:t>Dealing with Overfitting</w:t>
      </w:r>
      <w:bookmarkEnd w:id="3"/>
    </w:p>
    <w:p w14:paraId="6AEE45A3" w14:textId="51F26B3C" w:rsidR="00C02498" w:rsidRDefault="00C02498" w:rsidP="00C02498"/>
    <w:p w14:paraId="5C08C1B9" w14:textId="440611C2" w:rsidR="00C02498" w:rsidRDefault="00C02498" w:rsidP="00C02498">
      <w:r>
        <w:t>The way I chose to deal with overfitting the data set is by performing reduced error pruning.</w:t>
      </w:r>
      <w:r w:rsidR="007F6305">
        <w:t xml:space="preserve"> Pruning is a technique which decreased the size and complexity of a decision tree by removing any nodes which can be deemed “unnecessary”. It is used to reduce “noise” which include instances which have errors, such as being incorrectly classified, or by having an incorrect attribute value </w:t>
      </w:r>
      <w:r w:rsidR="004C2F6A">
        <w:fldChar w:fldCharType="begin" w:fldLock="1"/>
      </w:r>
      <w:r w:rsidR="004C2F6A">
        <w:instrText>ADDIN CSL_CITATION {"citationItems":[{"id":"ITEM-1","itemData":{"DOI":"10.1109/PDCAT.2005.111","author":[{"dropping-particle":"","family":"Zhang","given":"Yong","non-dropping-particle":"","parse-names":false,"suffix":""},{"dropping-particle":"","family":"Chi","given":"Zhong-xian","non-dropping-particle":"","parse-names":false,"suffix":""},{"dropping-particle":"","family":"Wang","given":"Da-gong","non-dropping-particle":"","parse-names":false,"suffix":""}],"container-title":"Sixth International Conference on Parallel and Distributed Computing Applications and Technologies (PDCAT'05)","id":"ITEM-1","issued":{"date-parts":[["2005"]]},"page":"1030-1032","title":"Decision Tree's Pruning Algorithm Based on Deficient Data Sets","type":"paper-conference"},"uris":["http://www.mendeley.com/documents/?uuid=3141cc2b-398d-31bd-8c14-dbeb6019cc5e"]}],"mendeley":{"formattedCitation":"[3]","plainTextFormattedCitation":"[3]","previouslyFormattedCitation":"[3]"},"properties":{"noteIndex":0},"schema":"https://github.com/citation-style-language/schema/raw/master/csl-citation.json"}</w:instrText>
      </w:r>
      <w:r w:rsidR="004C2F6A">
        <w:fldChar w:fldCharType="separate"/>
      </w:r>
      <w:r w:rsidR="004C2F6A" w:rsidRPr="004C2F6A">
        <w:rPr>
          <w:noProof/>
        </w:rPr>
        <w:t>[3]</w:t>
      </w:r>
      <w:r w:rsidR="004C2F6A">
        <w:fldChar w:fldCharType="end"/>
      </w:r>
      <w:r w:rsidR="007F6305">
        <w:t>.</w:t>
      </w:r>
    </w:p>
    <w:p w14:paraId="216AEF7B" w14:textId="5F9A3C6F" w:rsidR="00C02498" w:rsidRDefault="00C02498" w:rsidP="00C02498">
      <w:r>
        <w:t>This is done by doing the following:</w:t>
      </w:r>
    </w:p>
    <w:p w14:paraId="3B0D6A08" w14:textId="3D7D799C" w:rsidR="00C02498" w:rsidRDefault="00F47939" w:rsidP="00F47939">
      <w:pPr>
        <w:pStyle w:val="ListParagraph"/>
        <w:numPr>
          <w:ilvl w:val="0"/>
          <w:numId w:val="3"/>
        </w:numPr>
      </w:pPr>
      <w:r>
        <w:t xml:space="preserve">Getting training, </w:t>
      </w:r>
      <w:proofErr w:type="gramStart"/>
      <w:r>
        <w:t>test</w:t>
      </w:r>
      <w:proofErr w:type="gramEnd"/>
      <w:r>
        <w:t xml:space="preserve"> and validation</w:t>
      </w:r>
    </w:p>
    <w:p w14:paraId="11AF3D60" w14:textId="449C9795" w:rsidR="00F47939" w:rsidRDefault="00F47939" w:rsidP="00F47939">
      <w:pPr>
        <w:pStyle w:val="ListParagraph"/>
        <w:numPr>
          <w:ilvl w:val="0"/>
          <w:numId w:val="3"/>
        </w:numPr>
      </w:pPr>
      <w:r>
        <w:t>Once the tree has been trained and built, the tree is tested on the validation set</w:t>
      </w:r>
    </w:p>
    <w:p w14:paraId="4670169B" w14:textId="11D8DFEC" w:rsidR="00F47939" w:rsidRDefault="00F47939" w:rsidP="00F47939">
      <w:pPr>
        <w:pStyle w:val="ListParagraph"/>
        <w:numPr>
          <w:ilvl w:val="0"/>
          <w:numId w:val="3"/>
        </w:numPr>
      </w:pPr>
      <w:r>
        <w:t>Each node is considered for pruning</w:t>
      </w:r>
      <w:r w:rsidR="0077771B">
        <w:t>, which means removing the subtree at that node, turning it into a leaf node and assigning the most common class at the node</w:t>
      </w:r>
    </w:p>
    <w:p w14:paraId="48132D16" w14:textId="67D6A35C" w:rsidR="0077771B" w:rsidRDefault="0077771B" w:rsidP="00F47939">
      <w:pPr>
        <w:pStyle w:val="ListParagraph"/>
        <w:numPr>
          <w:ilvl w:val="0"/>
          <w:numId w:val="3"/>
        </w:numPr>
      </w:pPr>
      <w:r>
        <w:t>The node is removed if the newly generated pruned tree has a classification accuracy that is as good as the accuracy of the first decision tree</w:t>
      </w:r>
    </w:p>
    <w:p w14:paraId="72AD181F" w14:textId="7FFF83C5" w:rsidR="0077771B" w:rsidRDefault="0077771B" w:rsidP="0077771B">
      <w:pPr>
        <w:pStyle w:val="ListParagraph"/>
        <w:numPr>
          <w:ilvl w:val="0"/>
          <w:numId w:val="3"/>
        </w:numPr>
      </w:pPr>
      <w:r>
        <w:t>Pruning stop when no more improvement can be made in the classification accuracy</w:t>
      </w:r>
    </w:p>
    <w:p w14:paraId="086F1B93" w14:textId="63235303" w:rsidR="0077771B" w:rsidRDefault="0077771B" w:rsidP="0077771B"/>
    <w:p w14:paraId="5D348EC0" w14:textId="63906005" w:rsidR="0077771B" w:rsidRDefault="0077771B" w:rsidP="001E7017">
      <w:pPr>
        <w:pStyle w:val="Heading1"/>
      </w:pPr>
      <w:bookmarkStart w:id="4" w:name="_Toc93696098"/>
      <w:r>
        <w:t>Dealing with Continuous-Valued Attributes</w:t>
      </w:r>
      <w:bookmarkEnd w:id="4"/>
    </w:p>
    <w:p w14:paraId="34C091A2" w14:textId="5A9FCA51" w:rsidR="001E7017" w:rsidRDefault="001E7017" w:rsidP="001E7017"/>
    <w:p w14:paraId="3F2176CB" w14:textId="24448613" w:rsidR="001E7017" w:rsidRDefault="00854725" w:rsidP="001E7017">
      <w:r>
        <w:t xml:space="preserve">In both the datasets I chose, “Iris” and “Wine”, both sets are made up entirely of continuous-valued attributes. When created a decision tree, the attributes should ideally be discrete. Therefore, the way I chose to deal with the continuous attributes is by placing them into ranges, or “bins” during pre-processing. I use the pandas command </w:t>
      </w:r>
      <w:proofErr w:type="spellStart"/>
      <w:proofErr w:type="gramStart"/>
      <w:r>
        <w:t>pd.cut</w:t>
      </w:r>
      <w:proofErr w:type="spellEnd"/>
      <w:r>
        <w:t>(</w:t>
      </w:r>
      <w:proofErr w:type="gramEnd"/>
      <w:r>
        <w:t>) in order recategorize the continuous data into my chosen amount of bins, which I chose to be 5. That way, the previously continuous data is now split up into 5 different ranges and can be implemented in the ID3 decision tree much easier.</w:t>
      </w:r>
    </w:p>
    <w:p w14:paraId="73D85E7E" w14:textId="4EADEE93" w:rsidR="007F6305" w:rsidRDefault="007F6305" w:rsidP="001E7017"/>
    <w:p w14:paraId="01A65F56" w14:textId="25BF2F90" w:rsidR="007F6305" w:rsidRDefault="007F6305" w:rsidP="007F6305">
      <w:pPr>
        <w:pStyle w:val="Heading1"/>
      </w:pPr>
      <w:bookmarkStart w:id="5" w:name="_Toc93696099"/>
      <w:r>
        <w:t>Datasets</w:t>
      </w:r>
      <w:bookmarkEnd w:id="5"/>
    </w:p>
    <w:p w14:paraId="32906295" w14:textId="6822BB9A" w:rsidR="007F6305" w:rsidRDefault="007F6305" w:rsidP="007F6305"/>
    <w:p w14:paraId="1783FC1B" w14:textId="075B557E" w:rsidR="007F6305" w:rsidRDefault="007F6305" w:rsidP="007F6305">
      <w:r>
        <w:t>The two datasets I chose to make use of are the “Iris” dataset as well as the “Wine” dataset. The wine dataset</w:t>
      </w:r>
      <w:r w:rsidR="007E2F8C">
        <w:t xml:space="preserve"> is made of 178 instances and 13 columns while the iris dataset is made up of 150 instances and 5 columns.</w:t>
      </w:r>
    </w:p>
    <w:p w14:paraId="55EB7F77" w14:textId="047C09E1" w:rsidR="007E2F8C" w:rsidRDefault="007E2F8C" w:rsidP="007F6305">
      <w:r>
        <w:t xml:space="preserve">I chose these datasets due to them having a decent </w:t>
      </w:r>
      <w:proofErr w:type="gramStart"/>
      <w:r>
        <w:t>amount</w:t>
      </w:r>
      <w:proofErr w:type="gramEnd"/>
      <w:r>
        <w:t xml:space="preserve"> of instances, allowing for an appropriately sized test and train set for the decision tree. I also chose them </w:t>
      </w:r>
      <w:proofErr w:type="gramStart"/>
      <w:r>
        <w:t>due to the fact that</w:t>
      </w:r>
      <w:proofErr w:type="gramEnd"/>
      <w:r>
        <w:t xml:space="preserve"> all the variables in both datasets are continuous, allowing me to show my code in handling continuous-valued attributes.</w:t>
      </w:r>
    </w:p>
    <w:p w14:paraId="2593A906" w14:textId="77777777" w:rsidR="007E2F8C" w:rsidRDefault="007E2F8C">
      <w:r>
        <w:br w:type="page"/>
      </w:r>
    </w:p>
    <w:p w14:paraId="4FEAF9C0" w14:textId="0E92690C" w:rsidR="007E2F8C" w:rsidRDefault="007E2F8C" w:rsidP="007E2F8C">
      <w:pPr>
        <w:pStyle w:val="Heading1"/>
      </w:pPr>
      <w:bookmarkStart w:id="6" w:name="_Toc93696100"/>
      <w:r>
        <w:lastRenderedPageBreak/>
        <w:t>Implementation</w:t>
      </w:r>
      <w:bookmarkEnd w:id="6"/>
    </w:p>
    <w:p w14:paraId="21D4B326" w14:textId="77E97EB6" w:rsidR="007E2F8C" w:rsidRDefault="007E2F8C" w:rsidP="007E2F8C"/>
    <w:p w14:paraId="53AEF803" w14:textId="61137E35" w:rsidR="007E2F8C" w:rsidRDefault="007E2F8C" w:rsidP="007E2F8C">
      <w:r>
        <w:t xml:space="preserve">Below I will be </w:t>
      </w:r>
      <w:proofErr w:type="gramStart"/>
      <w:r>
        <w:t>discussing directly</w:t>
      </w:r>
      <w:proofErr w:type="gramEnd"/>
      <w:r>
        <w:t xml:space="preserve"> my implementation of the ID3 decision tree</w:t>
      </w:r>
      <w:r w:rsidR="00E04FCB">
        <w:t>, describing the purpose of each method and class used.</w:t>
      </w:r>
    </w:p>
    <w:p w14:paraId="43DDAF10" w14:textId="77777777" w:rsidR="00E04FCB" w:rsidRDefault="00E04FCB" w:rsidP="007E2F8C"/>
    <w:p w14:paraId="32C7D036" w14:textId="149CEA36" w:rsidR="00E04FCB" w:rsidRDefault="00E04FCB" w:rsidP="00E04FCB">
      <w:pPr>
        <w:pStyle w:val="Heading2"/>
      </w:pPr>
      <w:bookmarkStart w:id="7" w:name="_Toc93696101"/>
      <w:r>
        <w:t>Importing relevant libraries</w:t>
      </w:r>
      <w:bookmarkEnd w:id="7"/>
    </w:p>
    <w:p w14:paraId="62D1D2B6" w14:textId="1508119C" w:rsidR="00E04FCB" w:rsidRDefault="00E04FCB" w:rsidP="00E04FCB"/>
    <w:p w14:paraId="540CBD6D" w14:textId="77777777" w:rsidR="00E04FCB" w:rsidRDefault="00E04FCB" w:rsidP="00E04FCB">
      <w:r>
        <w:t xml:space="preserve">Since the goal was to create the decision tree from scratch, not many libraries were used. </w:t>
      </w:r>
    </w:p>
    <w:p w14:paraId="491760B0" w14:textId="77777777" w:rsidR="00E04FCB" w:rsidRDefault="00E04FCB" w:rsidP="00E04FCB">
      <w:pPr>
        <w:pStyle w:val="ListParagraph"/>
        <w:numPr>
          <w:ilvl w:val="0"/>
          <w:numId w:val="4"/>
        </w:numPr>
      </w:pPr>
      <w:r>
        <w:t xml:space="preserve">The </w:t>
      </w:r>
      <w:proofErr w:type="gramStart"/>
      <w:r>
        <w:t>pandas</w:t>
      </w:r>
      <w:proofErr w:type="gramEnd"/>
      <w:r>
        <w:t xml:space="preserve"> library was used in order to handle the data</w:t>
      </w:r>
    </w:p>
    <w:p w14:paraId="7198535A" w14:textId="0DFB7169" w:rsidR="00E04FCB" w:rsidRDefault="00E04FCB" w:rsidP="00E04FCB">
      <w:pPr>
        <w:pStyle w:val="ListParagraph"/>
        <w:numPr>
          <w:ilvl w:val="0"/>
          <w:numId w:val="4"/>
        </w:numPr>
      </w:pPr>
      <w:r>
        <w:t xml:space="preserve">The </w:t>
      </w:r>
      <w:proofErr w:type="spellStart"/>
      <w:r>
        <w:t>numpy</w:t>
      </w:r>
      <w:proofErr w:type="spellEnd"/>
      <w:r>
        <w:t xml:space="preserve"> library was used for mathematical calculations</w:t>
      </w:r>
    </w:p>
    <w:p w14:paraId="023A87CA" w14:textId="6B66D173" w:rsidR="00E04FCB" w:rsidRDefault="00E04FCB" w:rsidP="00E04FCB">
      <w:pPr>
        <w:pStyle w:val="ListParagraph"/>
        <w:numPr>
          <w:ilvl w:val="0"/>
          <w:numId w:val="4"/>
        </w:numPr>
      </w:pPr>
      <w:r>
        <w:t>The matplotlib library was used to plot the graphs</w:t>
      </w:r>
    </w:p>
    <w:p w14:paraId="627E0DC7" w14:textId="0F59B8F0" w:rsidR="00E04FCB" w:rsidRDefault="00E04FCB" w:rsidP="00E04FCB">
      <w:pPr>
        <w:pStyle w:val="ListParagraph"/>
        <w:numPr>
          <w:ilvl w:val="0"/>
          <w:numId w:val="4"/>
        </w:numPr>
      </w:pPr>
      <w:r>
        <w:t>The math library was used to calculate the log</w:t>
      </w:r>
    </w:p>
    <w:p w14:paraId="00187EC5" w14:textId="389A1F98" w:rsidR="00E04FCB" w:rsidRDefault="00E04FCB" w:rsidP="00E04FCB">
      <w:pPr>
        <w:pStyle w:val="ListParagraph"/>
        <w:numPr>
          <w:ilvl w:val="0"/>
          <w:numId w:val="4"/>
        </w:numPr>
      </w:pPr>
      <w:r>
        <w:t>The collections library was used to count instances</w:t>
      </w:r>
    </w:p>
    <w:p w14:paraId="0BBAD214" w14:textId="201561AE" w:rsidR="00E04FCB" w:rsidRDefault="00E04FCB" w:rsidP="00E04FCB">
      <w:pPr>
        <w:pStyle w:val="ListParagraph"/>
        <w:numPr>
          <w:ilvl w:val="0"/>
          <w:numId w:val="4"/>
        </w:numPr>
      </w:pPr>
      <w:r>
        <w:t xml:space="preserve">The </w:t>
      </w:r>
      <w:proofErr w:type="spellStart"/>
      <w:r>
        <w:t>sklearn</w:t>
      </w:r>
      <w:proofErr w:type="spellEnd"/>
      <w:r>
        <w:t xml:space="preserve"> library was used </w:t>
      </w:r>
      <w:proofErr w:type="gramStart"/>
      <w:r>
        <w:t>in order to</w:t>
      </w:r>
      <w:proofErr w:type="gramEnd"/>
      <w:r>
        <w:t xml:space="preserve"> split the datasets into train and test sets</w:t>
      </w:r>
    </w:p>
    <w:p w14:paraId="6F51099A" w14:textId="77777777" w:rsidR="00E04FCB" w:rsidRDefault="00E04FCB" w:rsidP="00E04FCB">
      <w:pPr>
        <w:pStyle w:val="ListParagraph"/>
      </w:pPr>
    </w:p>
    <w:p w14:paraId="2EDA6FA9" w14:textId="12EA5E65" w:rsidR="00E04FCB" w:rsidRDefault="00E04FCB" w:rsidP="00E04FCB">
      <w:pPr>
        <w:pStyle w:val="Heading2"/>
      </w:pPr>
      <w:bookmarkStart w:id="8" w:name="_Toc93696102"/>
      <w:proofErr w:type="spellStart"/>
      <w:r>
        <w:t>preprocess</w:t>
      </w:r>
      <w:proofErr w:type="spellEnd"/>
      <w:r>
        <w:t>(dataset)</w:t>
      </w:r>
      <w:bookmarkEnd w:id="8"/>
    </w:p>
    <w:p w14:paraId="44340F80" w14:textId="1C436DEE" w:rsidR="00E04FCB" w:rsidRDefault="00E04FCB" w:rsidP="00E04FCB"/>
    <w:p w14:paraId="61DD016D" w14:textId="26D4D309" w:rsidR="00E04FCB" w:rsidRDefault="00E04FCB" w:rsidP="00E04FCB">
      <w:r>
        <w:t>This is the function which was used to carry out the pre-processing on the datasets</w:t>
      </w:r>
      <w:r w:rsidR="0094076F">
        <w:t>, turning the continuous attributes discrete</w:t>
      </w:r>
      <w:r>
        <w:t>.</w:t>
      </w:r>
      <w:r w:rsidR="0094076F">
        <w:t xml:space="preserve"> In it, I cycle through the columns in the dataset and use the pandas function </w:t>
      </w:r>
      <w:proofErr w:type="gramStart"/>
      <w:r w:rsidR="0094076F">
        <w:t>cut(</w:t>
      </w:r>
      <w:proofErr w:type="gramEnd"/>
      <w:r w:rsidR="0094076F">
        <w:t xml:space="preserve">) in order to segment the data into a set amount of bins, which I chose to be 5. This new data is added to the data frame and the old value removed from the frame. </w:t>
      </w:r>
    </w:p>
    <w:p w14:paraId="4DB0C07C" w14:textId="10D52214" w:rsidR="0094076F" w:rsidRDefault="0094076F" w:rsidP="00E04FCB"/>
    <w:p w14:paraId="5B890240" w14:textId="62338947" w:rsidR="0094076F" w:rsidRDefault="0094076F" w:rsidP="0094076F">
      <w:pPr>
        <w:pStyle w:val="Heading2"/>
      </w:pPr>
      <w:bookmarkStart w:id="9" w:name="_Toc93696103"/>
      <w:r>
        <w:t>Class Node</w:t>
      </w:r>
      <w:bookmarkEnd w:id="9"/>
    </w:p>
    <w:p w14:paraId="6E26561C" w14:textId="4FC270E6" w:rsidR="0094076F" w:rsidRDefault="0094076F" w:rsidP="0094076F"/>
    <w:p w14:paraId="717203CA" w14:textId="08C68126" w:rsidR="0094076F" w:rsidRDefault="0094076F" w:rsidP="0094076F">
      <w:r>
        <w:t>This class contains only the constructor for this class which are used to assign the attributes of a node in the tree. It contains the values of 8 attributes:</w:t>
      </w:r>
    </w:p>
    <w:p w14:paraId="5476C98A" w14:textId="5BAC5FC5" w:rsidR="0094076F" w:rsidRDefault="00563EBC" w:rsidP="0094076F">
      <w:pPr>
        <w:pStyle w:val="ListParagraph"/>
        <w:numPr>
          <w:ilvl w:val="0"/>
          <w:numId w:val="5"/>
        </w:numPr>
      </w:pPr>
      <w:r>
        <w:t>label</w:t>
      </w:r>
      <w:r w:rsidR="0094076F">
        <w:t xml:space="preserve"> = the class label for the node</w:t>
      </w:r>
    </w:p>
    <w:p w14:paraId="5F2C856F" w14:textId="65B4CC2B" w:rsidR="0094076F" w:rsidRDefault="00563EBC" w:rsidP="0094076F">
      <w:pPr>
        <w:pStyle w:val="ListParagraph"/>
        <w:numPr>
          <w:ilvl w:val="0"/>
          <w:numId w:val="5"/>
        </w:numPr>
      </w:pPr>
      <w:r>
        <w:t>attribute</w:t>
      </w:r>
      <w:r w:rsidR="0094076F">
        <w:t xml:space="preserve"> = the attribute itself</w:t>
      </w:r>
    </w:p>
    <w:p w14:paraId="6B659ECD" w14:textId="5C0BBAE9" w:rsidR="0094076F" w:rsidRDefault="00563EBC" w:rsidP="0094076F">
      <w:pPr>
        <w:pStyle w:val="ListParagraph"/>
        <w:numPr>
          <w:ilvl w:val="0"/>
          <w:numId w:val="5"/>
        </w:numPr>
      </w:pPr>
      <w:r>
        <w:t>values</w:t>
      </w:r>
      <w:r w:rsidR="0094076F">
        <w:t xml:space="preserve"> = the values of the attribute</w:t>
      </w:r>
    </w:p>
    <w:p w14:paraId="2A18918A" w14:textId="49883D25" w:rsidR="0094076F" w:rsidRDefault="00563EBC" w:rsidP="0094076F">
      <w:pPr>
        <w:pStyle w:val="ListParagraph"/>
        <w:numPr>
          <w:ilvl w:val="0"/>
          <w:numId w:val="5"/>
        </w:numPr>
      </w:pPr>
      <w:r>
        <w:t>children</w:t>
      </w:r>
      <w:r w:rsidR="0094076F">
        <w:t xml:space="preserve"> = keeps track of the node’s children</w:t>
      </w:r>
    </w:p>
    <w:p w14:paraId="74691996" w14:textId="0071AA13" w:rsidR="0094076F" w:rsidRDefault="00563EBC" w:rsidP="0094076F">
      <w:pPr>
        <w:pStyle w:val="ListParagraph"/>
        <w:numPr>
          <w:ilvl w:val="0"/>
          <w:numId w:val="5"/>
        </w:numPr>
      </w:pPr>
      <w:r>
        <w:t>pruned</w:t>
      </w:r>
      <w:r w:rsidR="0094076F">
        <w:t xml:space="preserve"> = Boolean to see if the node is pruned or not</w:t>
      </w:r>
    </w:p>
    <w:p w14:paraId="051E9054" w14:textId="77777777" w:rsidR="0094076F" w:rsidRDefault="0094076F" w:rsidP="0094076F">
      <w:pPr>
        <w:pStyle w:val="ListParagraph"/>
        <w:numPr>
          <w:ilvl w:val="0"/>
          <w:numId w:val="5"/>
        </w:numPr>
      </w:pPr>
      <w:proofErr w:type="spellStart"/>
      <w:r>
        <w:t>instances_labeled</w:t>
      </w:r>
      <w:proofErr w:type="spellEnd"/>
    </w:p>
    <w:p w14:paraId="6E347E11" w14:textId="77777777" w:rsidR="0094076F" w:rsidRDefault="0094076F" w:rsidP="0094076F">
      <w:pPr>
        <w:pStyle w:val="ListParagraph"/>
        <w:numPr>
          <w:ilvl w:val="0"/>
          <w:numId w:val="5"/>
        </w:numPr>
      </w:pPr>
      <w:proofErr w:type="spellStart"/>
      <w:r>
        <w:t>pAttribute</w:t>
      </w:r>
      <w:proofErr w:type="spellEnd"/>
      <w:r>
        <w:t xml:space="preserve"> = a reference to the node’s parent node</w:t>
      </w:r>
    </w:p>
    <w:p w14:paraId="5D71143E" w14:textId="77777777" w:rsidR="0094076F" w:rsidRDefault="0094076F" w:rsidP="0094076F">
      <w:pPr>
        <w:pStyle w:val="ListParagraph"/>
        <w:numPr>
          <w:ilvl w:val="0"/>
          <w:numId w:val="5"/>
        </w:numPr>
      </w:pPr>
      <w:proofErr w:type="spellStart"/>
      <w:r>
        <w:t>pValue</w:t>
      </w:r>
      <w:proofErr w:type="spellEnd"/>
      <w:r>
        <w:t xml:space="preserve"> = the value of the parent node</w:t>
      </w:r>
    </w:p>
    <w:p w14:paraId="2D495DE9" w14:textId="77777777" w:rsidR="0094076F" w:rsidRDefault="0094076F" w:rsidP="0094076F"/>
    <w:p w14:paraId="2DC9203D" w14:textId="77777777" w:rsidR="0094076F" w:rsidRDefault="0094076F" w:rsidP="0094076F"/>
    <w:p w14:paraId="01F55DF5" w14:textId="77777777" w:rsidR="0094076F" w:rsidRDefault="0094076F" w:rsidP="0094076F"/>
    <w:p w14:paraId="26F0443A" w14:textId="77777777" w:rsidR="0094076F" w:rsidRDefault="0094076F" w:rsidP="0094076F">
      <w:pPr>
        <w:pStyle w:val="Heading2"/>
      </w:pPr>
      <w:bookmarkStart w:id="10" w:name="_Toc93696104"/>
      <w:proofErr w:type="spellStart"/>
      <w:r>
        <w:lastRenderedPageBreak/>
        <w:t>most_informative_attribute</w:t>
      </w:r>
      <w:proofErr w:type="spellEnd"/>
      <w:r>
        <w:t>(instances)</w:t>
      </w:r>
      <w:bookmarkEnd w:id="10"/>
    </w:p>
    <w:p w14:paraId="510873FA" w14:textId="77777777" w:rsidR="0094076F" w:rsidRDefault="0094076F" w:rsidP="0094076F">
      <w:pPr>
        <w:pStyle w:val="Heading2"/>
      </w:pPr>
    </w:p>
    <w:p w14:paraId="42553385" w14:textId="48C96D43" w:rsidR="0094076F" w:rsidRDefault="00563EBC" w:rsidP="00563EBC">
      <w:r>
        <w:t xml:space="preserve">This function chooses the attribute which gives the most information if you were to split the dataset based on </w:t>
      </w:r>
      <w:proofErr w:type="gramStart"/>
      <w:r>
        <w:t>that specific attributes</w:t>
      </w:r>
      <w:proofErr w:type="gramEnd"/>
      <w:r>
        <w:t xml:space="preserve"> value. The first instance in instances for key is extracted, value iterates through each key-value pair in the first instance in instances. By the end, it creates a new list containing the names of the attributes.</w:t>
      </w:r>
    </w:p>
    <w:p w14:paraId="72717BFA" w14:textId="06AE2175" w:rsidR="00563EBC" w:rsidRDefault="00563EBC" w:rsidP="00563EBC">
      <w:pPr>
        <w:pStyle w:val="Heading2"/>
      </w:pPr>
    </w:p>
    <w:p w14:paraId="61462DE3" w14:textId="4D21687A" w:rsidR="00563EBC" w:rsidRDefault="00563EBC" w:rsidP="00563EBC">
      <w:pPr>
        <w:pStyle w:val="Heading2"/>
      </w:pPr>
      <w:bookmarkStart w:id="11" w:name="_Toc93696105"/>
      <w:proofErr w:type="spellStart"/>
      <w:r>
        <w:t>mode_class</w:t>
      </w:r>
      <w:proofErr w:type="spellEnd"/>
      <w:r>
        <w:t>(instances)</w:t>
      </w:r>
      <w:bookmarkEnd w:id="11"/>
    </w:p>
    <w:p w14:paraId="15B1FFAB" w14:textId="68A9F373" w:rsidR="004B47F2" w:rsidRDefault="004B47F2" w:rsidP="004B47F2"/>
    <w:p w14:paraId="5AED62AF" w14:textId="205B372E" w:rsidR="004B47F2" w:rsidRDefault="004B47F2" w:rsidP="004B47F2">
      <w:r>
        <w:t>This function returns the name of the most common class by looping through each instance in the list, appending each one to the list of classes and using the counter library to find the most common class.</w:t>
      </w:r>
    </w:p>
    <w:p w14:paraId="6660B4FA" w14:textId="270BCFC9" w:rsidR="004B47F2" w:rsidRDefault="004B47F2" w:rsidP="004B47F2"/>
    <w:p w14:paraId="0B2F1A41" w14:textId="12AA7DD3" w:rsidR="004B47F2" w:rsidRDefault="004B47F2" w:rsidP="004B47F2">
      <w:pPr>
        <w:pStyle w:val="Heading2"/>
      </w:pPr>
      <w:bookmarkStart w:id="12" w:name="_Toc93696106"/>
      <w:proofErr w:type="spellStart"/>
      <w:r>
        <w:t>prior_entropy</w:t>
      </w:r>
      <w:proofErr w:type="spellEnd"/>
      <w:r>
        <w:t>(instances)</w:t>
      </w:r>
      <w:bookmarkEnd w:id="12"/>
    </w:p>
    <w:p w14:paraId="31A9CAB7" w14:textId="59D297C2" w:rsidR="004B47F2" w:rsidRDefault="004B47F2" w:rsidP="004B47F2"/>
    <w:p w14:paraId="7F14E00A" w14:textId="667C7524" w:rsidR="004B47F2" w:rsidRDefault="004B47F2" w:rsidP="004B47F2">
      <w:r>
        <w:t>This function calculates the entropy with respect to the previous class before segmenting the data. Every instance in the list of instances us added to the end of the classes list and the weighted sum of the logs of the probabilities of every probable result is computed. If the instances all belong to the same class, the entropy is 0.</w:t>
      </w:r>
    </w:p>
    <w:p w14:paraId="4FA6C995" w14:textId="4C903B5C" w:rsidR="004B47F2" w:rsidRDefault="004B47F2" w:rsidP="004B47F2"/>
    <w:p w14:paraId="54421748" w14:textId="30BE8232" w:rsidR="004B47F2" w:rsidRDefault="004B47F2" w:rsidP="004B47F2">
      <w:pPr>
        <w:pStyle w:val="Heading2"/>
      </w:pPr>
      <w:bookmarkStart w:id="13" w:name="_Toc93696107"/>
      <w:proofErr w:type="gramStart"/>
      <w:r>
        <w:t>entropy(</w:t>
      </w:r>
      <w:proofErr w:type="gramEnd"/>
      <w:r>
        <w:t>instances, attribute, value)</w:t>
      </w:r>
      <w:bookmarkEnd w:id="13"/>
    </w:p>
    <w:p w14:paraId="179591DB" w14:textId="6009424B" w:rsidR="004B47F2" w:rsidRDefault="004B47F2" w:rsidP="004B47F2"/>
    <w:p w14:paraId="5E4118E0" w14:textId="6EC10497" w:rsidR="004B47F2" w:rsidRDefault="00C77E40" w:rsidP="004B47F2">
      <w:r>
        <w:t xml:space="preserve">The entropy for the data filtered by the attribute value is calculated in this function. </w:t>
      </w:r>
      <w:proofErr w:type="gramStart"/>
      <w:r>
        <w:t>Similarly</w:t>
      </w:r>
      <w:proofErr w:type="gramEnd"/>
      <w:r>
        <w:t xml:space="preserve"> to the previous function, every instance in the list of instances is added to the classes list and the weighted sum of the logs of the probabilities of every probable result is computed. If all the instances are from the same class, the entropy is 0.</w:t>
      </w:r>
    </w:p>
    <w:p w14:paraId="7DDA0F96" w14:textId="3194DBB7" w:rsidR="00C77E40" w:rsidRDefault="00C77E40" w:rsidP="004B47F2"/>
    <w:p w14:paraId="36BDB673" w14:textId="7007B1B8" w:rsidR="00C77E40" w:rsidRDefault="00C77E40" w:rsidP="00C77E40">
      <w:pPr>
        <w:pStyle w:val="Heading2"/>
      </w:pPr>
      <w:bookmarkStart w:id="14" w:name="_Toc93696108"/>
      <w:proofErr w:type="spellStart"/>
      <w:r>
        <w:t>gain_</w:t>
      </w:r>
      <w:proofErr w:type="gramStart"/>
      <w:r>
        <w:t>ratio</w:t>
      </w:r>
      <w:proofErr w:type="spellEnd"/>
      <w:r>
        <w:t>(</w:t>
      </w:r>
      <w:proofErr w:type="spellStart"/>
      <w:proofErr w:type="gramEnd"/>
      <w:r>
        <w:t>instnaces</w:t>
      </w:r>
      <w:proofErr w:type="spellEnd"/>
      <w:r>
        <w:t>, attribute)</w:t>
      </w:r>
      <w:bookmarkEnd w:id="14"/>
    </w:p>
    <w:p w14:paraId="7239E464" w14:textId="31FBB69B" w:rsidR="00C77E40" w:rsidRDefault="00C77E40" w:rsidP="00C77E40"/>
    <w:p w14:paraId="20992FE7" w14:textId="0F0FBEB7" w:rsidR="00C77E40" w:rsidRDefault="00C77E40" w:rsidP="00C77E40">
      <w:r>
        <w:t xml:space="preserve">In this function, the gain ratio is calculated if the data set were to be segmented based </w:t>
      </w:r>
      <w:proofErr w:type="gramStart"/>
      <w:r>
        <w:t>off of</w:t>
      </w:r>
      <w:proofErr w:type="gramEnd"/>
      <w:r>
        <w:t xml:space="preserve"> the values of this specific attribute. The prior entropy of the combined instances is found. A list holding the attribute values of each </w:t>
      </w:r>
      <w:proofErr w:type="gramStart"/>
      <w:r>
        <w:t>instances</w:t>
      </w:r>
      <w:proofErr w:type="gramEnd"/>
      <w:r>
        <w:t xml:space="preserve"> is created and the frequency counts are stored.</w:t>
      </w:r>
    </w:p>
    <w:p w14:paraId="6A143AB6" w14:textId="251D415B" w:rsidR="00C77E40" w:rsidRDefault="00C77E40" w:rsidP="00C77E40"/>
    <w:p w14:paraId="6E610B22" w14:textId="1430CF77" w:rsidR="00C77E40" w:rsidRDefault="00C77E40" w:rsidP="008D406B">
      <w:pPr>
        <w:pStyle w:val="Heading2"/>
      </w:pPr>
      <w:bookmarkStart w:id="15" w:name="_Toc93696109"/>
      <w:proofErr w:type="gramStart"/>
      <w:r>
        <w:t>accuracy(</w:t>
      </w:r>
      <w:proofErr w:type="spellStart"/>
      <w:proofErr w:type="gramEnd"/>
      <w:r>
        <w:t>trained_tree</w:t>
      </w:r>
      <w:proofErr w:type="spellEnd"/>
      <w:r>
        <w:t xml:space="preserve">, </w:t>
      </w:r>
      <w:proofErr w:type="spellStart"/>
      <w:r>
        <w:t>test_instances</w:t>
      </w:r>
      <w:proofErr w:type="spellEnd"/>
      <w:r>
        <w:t>)</w:t>
      </w:r>
      <w:bookmarkEnd w:id="15"/>
    </w:p>
    <w:p w14:paraId="2F93D0EA" w14:textId="54C25BD3" w:rsidR="008D406B" w:rsidRDefault="008D406B" w:rsidP="008D406B"/>
    <w:p w14:paraId="3F499E0C" w14:textId="6EF4DC07" w:rsidR="008D406B" w:rsidRDefault="008D406B" w:rsidP="008D406B">
      <w:r>
        <w:t>Calculates the classification accuracy of the ID3 Decision Tree</w:t>
      </w:r>
    </w:p>
    <w:p w14:paraId="42A9E864" w14:textId="5F56E0F8" w:rsidR="008D406B" w:rsidRDefault="008D406B" w:rsidP="008D406B">
      <w:pPr>
        <w:pStyle w:val="Heading2"/>
      </w:pPr>
      <w:bookmarkStart w:id="16" w:name="_Toc93696110"/>
      <w:proofErr w:type="gramStart"/>
      <w:r>
        <w:lastRenderedPageBreak/>
        <w:t>predict(</w:t>
      </w:r>
      <w:proofErr w:type="gramEnd"/>
      <w:r>
        <w:t xml:space="preserve">node, </w:t>
      </w:r>
      <w:proofErr w:type="spellStart"/>
      <w:r>
        <w:t>test_instance</w:t>
      </w:r>
      <w:proofErr w:type="spellEnd"/>
      <w:r>
        <w:t>)</w:t>
      </w:r>
      <w:bookmarkEnd w:id="16"/>
    </w:p>
    <w:p w14:paraId="230185BA" w14:textId="0C73FF2C" w:rsidR="008D406B" w:rsidRDefault="008D406B" w:rsidP="008D406B"/>
    <w:p w14:paraId="59110337" w14:textId="4ED4A6C6" w:rsidR="008D406B" w:rsidRDefault="008D406B" w:rsidP="008D406B">
      <w:r>
        <w:t>This function is a recursive function which returns to the user the name of the</w:t>
      </w:r>
      <w:r w:rsidR="001E0378">
        <w:t xml:space="preserve"> class</w:t>
      </w:r>
      <w:r>
        <w:t xml:space="preserve">. This is done by recursively calling the function until we get to a leaf node. We first get the name of the attribute from the node and store that value for the test instance into the variable </w:t>
      </w:r>
      <w:proofErr w:type="spellStart"/>
      <w:r>
        <w:t>attr_value</w:t>
      </w:r>
      <w:proofErr w:type="spellEnd"/>
      <w:r>
        <w:t>.</w:t>
      </w:r>
      <w:r w:rsidR="001E0378">
        <w:t xml:space="preserve"> Assuming it is an unpruned tree, we continue to follow the branch for this value and recursively call until we reach the stopping condition.</w:t>
      </w:r>
    </w:p>
    <w:p w14:paraId="4F0ECF46" w14:textId="06328600" w:rsidR="001E0378" w:rsidRDefault="001E0378" w:rsidP="008D406B"/>
    <w:p w14:paraId="5B4B721C" w14:textId="54A17CD4" w:rsidR="001E0378" w:rsidRDefault="001E0378" w:rsidP="001E0378">
      <w:pPr>
        <w:pStyle w:val="Heading2"/>
      </w:pPr>
      <w:bookmarkStart w:id="17" w:name="_Toc93696111"/>
      <w:proofErr w:type="gramStart"/>
      <w:r>
        <w:t>prune(</w:t>
      </w:r>
      <w:proofErr w:type="gramEnd"/>
      <w:r>
        <w:t xml:space="preserve">node, </w:t>
      </w:r>
      <w:proofErr w:type="spellStart"/>
      <w:r>
        <w:t>val_instances</w:t>
      </w:r>
      <w:proofErr w:type="spellEnd"/>
      <w:r>
        <w:t>)</w:t>
      </w:r>
      <w:bookmarkEnd w:id="17"/>
    </w:p>
    <w:p w14:paraId="523EB724" w14:textId="4B04D005" w:rsidR="001E0378" w:rsidRDefault="001E0378" w:rsidP="001E0378"/>
    <w:p w14:paraId="12AD37E5" w14:textId="049A1D7A" w:rsidR="001E0378" w:rsidRDefault="001E0378" w:rsidP="001E0378">
      <w:r>
        <w:t>This is the function used to prune the tree as discussed earlier. It first check if the node is a leaf node. If there is no improvement in accuracy, pruning does not take place, however, if the accuracy does improve, the tree is recursively pruned.</w:t>
      </w:r>
    </w:p>
    <w:p w14:paraId="27698D74" w14:textId="176458D9" w:rsidR="001E0378" w:rsidRDefault="001E0378" w:rsidP="001E0378"/>
    <w:p w14:paraId="7FB1336A" w14:textId="68F45D02" w:rsidR="001E0378" w:rsidRDefault="001E0378" w:rsidP="001E0378">
      <w:pPr>
        <w:pStyle w:val="Heading2"/>
      </w:pPr>
      <w:bookmarkStart w:id="18" w:name="_Toc93696112"/>
      <w:r>
        <w:t>ID3(instances, default)</w:t>
      </w:r>
      <w:bookmarkEnd w:id="18"/>
    </w:p>
    <w:p w14:paraId="01A0FCF9" w14:textId="18158C30" w:rsidR="001E0378" w:rsidRDefault="001E0378" w:rsidP="001E0378"/>
    <w:p w14:paraId="0DAFDBF8" w14:textId="2A528A3F" w:rsidR="001E0378" w:rsidRDefault="001E0378" w:rsidP="001E0378">
      <w:r>
        <w:t>This is the main function for the ID3 decision tree algorithm.</w:t>
      </w:r>
      <w:r w:rsidR="00406365">
        <w:t xml:space="preserve"> The function starts by creating an empty “classes” list</w:t>
      </w:r>
      <w:r w:rsidR="007E7D7B">
        <w:t xml:space="preserve">. For each instance in the list of instances the value of the attribute is </w:t>
      </w:r>
      <w:proofErr w:type="gramStart"/>
      <w:r w:rsidR="007E7D7B">
        <w:t>appended  to</w:t>
      </w:r>
      <w:proofErr w:type="gramEnd"/>
      <w:r w:rsidR="007E7D7B">
        <w:t xml:space="preserve"> the “classes” list. If all instances have the same label or </w:t>
      </w:r>
      <w:r w:rsidR="00B36FB7">
        <w:t xml:space="preserve">only one instance is present, a leaf node is created and labelled with that class. The counter then creates a tally of each element in the list. If not, the best attribute is found and the attribute that maximizes the gain ratio of the data and set it to be the next decision node. A list is then created with the list of the values of the unique best attributes. The instances are then split according to the instances </w:t>
      </w:r>
      <w:proofErr w:type="gramStart"/>
      <w:r w:rsidR="00B36FB7">
        <w:t>in order to</w:t>
      </w:r>
      <w:proofErr w:type="gramEnd"/>
      <w:r w:rsidR="00B36FB7">
        <w:t xml:space="preserve"> create the child nodes. The subset is generated and </w:t>
      </w:r>
      <w:r w:rsidR="00853B02">
        <w:t xml:space="preserve">as it cycles through the instances, if the instance has the best attribute value, it is added to the list. A new subtree is created </w:t>
      </w:r>
      <w:r w:rsidR="007F7356">
        <w:t>recursively,</w:t>
      </w:r>
      <w:r w:rsidR="00853B02">
        <w:t xml:space="preserve"> and the values initialized. We then add the variables to keep track of the state of the subtree’s parent node and the subtree is assigned to the appropriate branch.</w:t>
      </w:r>
    </w:p>
    <w:p w14:paraId="1AC6C46E" w14:textId="566A6A41" w:rsidR="00853B02" w:rsidRDefault="00853B02" w:rsidP="001E0378"/>
    <w:p w14:paraId="05612F3E" w14:textId="072A50E6" w:rsidR="00857A4B" w:rsidRDefault="00853B02" w:rsidP="001E0378">
      <w:r>
        <w:t xml:space="preserve">Unfortunately, when trying to run all the above methods together, I came across an issue involving data handling </w:t>
      </w:r>
      <w:proofErr w:type="gramStart"/>
      <w:r>
        <w:t>were</w:t>
      </w:r>
      <w:proofErr w:type="gramEnd"/>
      <w:r>
        <w:t xml:space="preserve"> variables weren’t being passed the way they should and the data inside of the data frame was getting distorted.</w:t>
      </w:r>
    </w:p>
    <w:p w14:paraId="7D6E4A16" w14:textId="77777777" w:rsidR="00857A4B" w:rsidRDefault="00857A4B">
      <w:r>
        <w:br w:type="page"/>
      </w:r>
    </w:p>
    <w:tbl>
      <w:tblPr>
        <w:tblStyle w:val="TableGrid"/>
        <w:tblpPr w:leftFromText="180" w:rightFromText="180" w:horzAnchor="margin" w:tblpY="972"/>
        <w:tblW w:w="0" w:type="auto"/>
        <w:tblLook w:val="04A0" w:firstRow="1" w:lastRow="0" w:firstColumn="1" w:lastColumn="0" w:noHBand="0" w:noVBand="1"/>
      </w:tblPr>
      <w:tblGrid>
        <w:gridCol w:w="4508"/>
        <w:gridCol w:w="4508"/>
      </w:tblGrid>
      <w:tr w:rsidR="00857A4B" w14:paraId="334E0B78" w14:textId="77777777" w:rsidTr="00857A4B">
        <w:tc>
          <w:tcPr>
            <w:tcW w:w="4508" w:type="dxa"/>
          </w:tcPr>
          <w:p w14:paraId="752ED1C1" w14:textId="7AD8CD34" w:rsidR="00857A4B" w:rsidRPr="00857A4B" w:rsidRDefault="00857A4B" w:rsidP="00857A4B">
            <w:pPr>
              <w:rPr>
                <w:b/>
                <w:bCs/>
              </w:rPr>
            </w:pPr>
            <w:r w:rsidRPr="00857A4B">
              <w:rPr>
                <w:b/>
                <w:bCs/>
              </w:rPr>
              <w:lastRenderedPageBreak/>
              <w:t>Item</w:t>
            </w:r>
          </w:p>
        </w:tc>
        <w:tc>
          <w:tcPr>
            <w:tcW w:w="4508" w:type="dxa"/>
          </w:tcPr>
          <w:p w14:paraId="2031D892" w14:textId="182F24FC" w:rsidR="00857A4B" w:rsidRPr="00857A4B" w:rsidRDefault="00857A4B" w:rsidP="00857A4B">
            <w:pPr>
              <w:rPr>
                <w:b/>
                <w:bCs/>
              </w:rPr>
            </w:pPr>
            <w:r w:rsidRPr="00857A4B">
              <w:rPr>
                <w:b/>
                <w:bCs/>
              </w:rPr>
              <w:t>Completed (Yes/No/Partial)</w:t>
            </w:r>
          </w:p>
        </w:tc>
      </w:tr>
      <w:tr w:rsidR="00857A4B" w14:paraId="231A3757" w14:textId="77777777" w:rsidTr="00857A4B">
        <w:tc>
          <w:tcPr>
            <w:tcW w:w="4508" w:type="dxa"/>
          </w:tcPr>
          <w:p w14:paraId="541AB76F" w14:textId="77777777" w:rsidR="00857A4B" w:rsidRDefault="00857A4B" w:rsidP="00857A4B"/>
        </w:tc>
        <w:tc>
          <w:tcPr>
            <w:tcW w:w="4508" w:type="dxa"/>
          </w:tcPr>
          <w:p w14:paraId="1FFC0A0C" w14:textId="77777777" w:rsidR="00857A4B" w:rsidRDefault="00857A4B" w:rsidP="00857A4B"/>
        </w:tc>
      </w:tr>
      <w:tr w:rsidR="00857A4B" w14:paraId="0E0EFEFA" w14:textId="77777777" w:rsidTr="00857A4B">
        <w:tc>
          <w:tcPr>
            <w:tcW w:w="4508" w:type="dxa"/>
          </w:tcPr>
          <w:p w14:paraId="3FC9DB4C" w14:textId="59B8CB67" w:rsidR="00857A4B" w:rsidRDefault="00857A4B" w:rsidP="00857A4B">
            <w:r>
              <w:t>Dataset selection and import</w:t>
            </w:r>
          </w:p>
        </w:tc>
        <w:tc>
          <w:tcPr>
            <w:tcW w:w="4508" w:type="dxa"/>
          </w:tcPr>
          <w:p w14:paraId="3DEED285" w14:textId="608F6FF6" w:rsidR="00857A4B" w:rsidRDefault="00857A4B" w:rsidP="00857A4B">
            <w:r>
              <w:t>Yes</w:t>
            </w:r>
          </w:p>
        </w:tc>
      </w:tr>
      <w:tr w:rsidR="00857A4B" w14:paraId="6D4FA28C" w14:textId="77777777" w:rsidTr="00857A4B">
        <w:tc>
          <w:tcPr>
            <w:tcW w:w="4508" w:type="dxa"/>
          </w:tcPr>
          <w:p w14:paraId="70587B4F" w14:textId="513C9B0D" w:rsidR="00857A4B" w:rsidRDefault="00857A4B" w:rsidP="00857A4B">
            <w:r>
              <w:t>ID3</w:t>
            </w:r>
          </w:p>
        </w:tc>
        <w:tc>
          <w:tcPr>
            <w:tcW w:w="4508" w:type="dxa"/>
          </w:tcPr>
          <w:p w14:paraId="0D7F7246" w14:textId="03DB1921" w:rsidR="00857A4B" w:rsidRDefault="00857A4B" w:rsidP="00857A4B">
            <w:r>
              <w:t>Partially, it doesn’t run as intended</w:t>
            </w:r>
          </w:p>
        </w:tc>
      </w:tr>
      <w:tr w:rsidR="00857A4B" w14:paraId="076076D1" w14:textId="77777777" w:rsidTr="00857A4B">
        <w:tc>
          <w:tcPr>
            <w:tcW w:w="4508" w:type="dxa"/>
          </w:tcPr>
          <w:p w14:paraId="231BBAC4" w14:textId="29AEF77B" w:rsidR="00857A4B" w:rsidRDefault="00857A4B" w:rsidP="00857A4B">
            <w:r>
              <w:t>Support continuous attributes</w:t>
            </w:r>
          </w:p>
        </w:tc>
        <w:tc>
          <w:tcPr>
            <w:tcW w:w="4508" w:type="dxa"/>
          </w:tcPr>
          <w:p w14:paraId="79D8A5E0" w14:textId="0F944AB5" w:rsidR="00857A4B" w:rsidRDefault="00857A4B" w:rsidP="00857A4B">
            <w:r>
              <w:t>Yes</w:t>
            </w:r>
          </w:p>
        </w:tc>
      </w:tr>
      <w:tr w:rsidR="00857A4B" w14:paraId="47CF0C70" w14:textId="77777777" w:rsidTr="00857A4B">
        <w:tc>
          <w:tcPr>
            <w:tcW w:w="4508" w:type="dxa"/>
          </w:tcPr>
          <w:p w14:paraId="1ABAEDE5" w14:textId="2404E2A4" w:rsidR="00857A4B" w:rsidRDefault="00857A4B" w:rsidP="00857A4B">
            <w:r>
              <w:t>Overfitting management</w:t>
            </w:r>
          </w:p>
        </w:tc>
        <w:tc>
          <w:tcPr>
            <w:tcW w:w="4508" w:type="dxa"/>
          </w:tcPr>
          <w:p w14:paraId="104525FD" w14:textId="486FE41E" w:rsidR="00857A4B" w:rsidRDefault="00857A4B" w:rsidP="00857A4B">
            <w:r>
              <w:t>Partially, implemented but doesn’t work</w:t>
            </w:r>
          </w:p>
        </w:tc>
      </w:tr>
      <w:tr w:rsidR="00857A4B" w14:paraId="2A4EB657" w14:textId="77777777" w:rsidTr="00857A4B">
        <w:tc>
          <w:tcPr>
            <w:tcW w:w="4508" w:type="dxa"/>
          </w:tcPr>
          <w:p w14:paraId="6D1D00FF" w14:textId="60A29C9E" w:rsidR="00857A4B" w:rsidRDefault="00857A4B" w:rsidP="00857A4B">
            <w:r>
              <w:t>Good discussion on an alternative method</w:t>
            </w:r>
          </w:p>
        </w:tc>
        <w:tc>
          <w:tcPr>
            <w:tcW w:w="4508" w:type="dxa"/>
          </w:tcPr>
          <w:p w14:paraId="0CBC2E73" w14:textId="1AD0DF0B" w:rsidR="00857A4B" w:rsidRDefault="00857A4B" w:rsidP="00857A4B">
            <w:r>
              <w:t>No</w:t>
            </w:r>
          </w:p>
        </w:tc>
      </w:tr>
      <w:tr w:rsidR="00857A4B" w14:paraId="4B5BAC1A" w14:textId="77777777" w:rsidTr="00857A4B">
        <w:tc>
          <w:tcPr>
            <w:tcW w:w="4508" w:type="dxa"/>
          </w:tcPr>
          <w:p w14:paraId="28B5E2CD" w14:textId="6DA577ED" w:rsidR="00857A4B" w:rsidRDefault="00857A4B" w:rsidP="00857A4B">
            <w:r>
              <w:t>Experiments and evaluation</w:t>
            </w:r>
          </w:p>
        </w:tc>
        <w:tc>
          <w:tcPr>
            <w:tcW w:w="4508" w:type="dxa"/>
          </w:tcPr>
          <w:p w14:paraId="64CA98FA" w14:textId="33AEE552" w:rsidR="00857A4B" w:rsidRDefault="00857A4B" w:rsidP="00857A4B">
            <w:r>
              <w:t>No</w:t>
            </w:r>
          </w:p>
        </w:tc>
      </w:tr>
    </w:tbl>
    <w:p w14:paraId="2A11C7CA" w14:textId="20575F7F" w:rsidR="00853B02" w:rsidRDefault="00857A4B" w:rsidP="00857A4B">
      <w:pPr>
        <w:pStyle w:val="Heading1"/>
      </w:pPr>
      <w:bookmarkStart w:id="19" w:name="_Toc93696113"/>
      <w:r>
        <w:t>Statement of Completion</w:t>
      </w:r>
      <w:bookmarkEnd w:id="19"/>
    </w:p>
    <w:p w14:paraId="52F74282" w14:textId="72BF57FB" w:rsidR="00857A4B" w:rsidRPr="00857A4B" w:rsidRDefault="00857A4B" w:rsidP="00857A4B"/>
    <w:p w14:paraId="319F2176" w14:textId="40D36749" w:rsidR="00857A4B" w:rsidRPr="00857A4B" w:rsidRDefault="00857A4B" w:rsidP="00857A4B"/>
    <w:p w14:paraId="092E36F0" w14:textId="6E03F929" w:rsidR="00857A4B" w:rsidRDefault="00857A4B" w:rsidP="00857A4B">
      <w:pPr>
        <w:pStyle w:val="Heading1"/>
      </w:pPr>
      <w:r>
        <w:t>References</w:t>
      </w:r>
    </w:p>
    <w:p w14:paraId="297A9574" w14:textId="77777777" w:rsidR="004C2F6A" w:rsidRPr="004C2F6A" w:rsidRDefault="004C2F6A" w:rsidP="004C2F6A"/>
    <w:p w14:paraId="1BC0D5A2" w14:textId="2231DD50" w:rsidR="004C2F6A" w:rsidRPr="004C2F6A" w:rsidRDefault="004C2F6A" w:rsidP="004C2F6A">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4C2F6A">
        <w:rPr>
          <w:rFonts w:cs="Times New Roman"/>
          <w:noProof/>
          <w:szCs w:val="24"/>
        </w:rPr>
        <w:t>[1]</w:t>
      </w:r>
      <w:r w:rsidRPr="004C2F6A">
        <w:rPr>
          <w:rFonts w:cs="Times New Roman"/>
          <w:noProof/>
          <w:szCs w:val="24"/>
        </w:rPr>
        <w:tab/>
        <w:t>W. Peng, J. Chen, and H. Zhou, “An Implementation of ID3-Decision Tree Learning Algorithm.”</w:t>
      </w:r>
    </w:p>
    <w:p w14:paraId="4FD05E19" w14:textId="77777777" w:rsidR="004C2F6A" w:rsidRPr="004C2F6A" w:rsidRDefault="004C2F6A" w:rsidP="004C2F6A">
      <w:pPr>
        <w:widowControl w:val="0"/>
        <w:autoSpaceDE w:val="0"/>
        <w:autoSpaceDN w:val="0"/>
        <w:adjustRightInd w:val="0"/>
        <w:spacing w:line="240" w:lineRule="auto"/>
        <w:ind w:left="640" w:hanging="640"/>
        <w:rPr>
          <w:rFonts w:cs="Times New Roman"/>
          <w:noProof/>
          <w:szCs w:val="24"/>
        </w:rPr>
      </w:pPr>
      <w:r w:rsidRPr="004C2F6A">
        <w:rPr>
          <w:rFonts w:cs="Times New Roman"/>
          <w:noProof/>
          <w:szCs w:val="24"/>
        </w:rPr>
        <w:t>[2]</w:t>
      </w:r>
      <w:r w:rsidRPr="004C2F6A">
        <w:rPr>
          <w:rFonts w:cs="Times New Roman"/>
          <w:noProof/>
          <w:szCs w:val="24"/>
        </w:rPr>
        <w:tab/>
        <w:t xml:space="preserve">C. Jin, L. De-lin, and M. Fen-xiang, “An improved ID3 decision tree algorithm,” in </w:t>
      </w:r>
      <w:r w:rsidRPr="004C2F6A">
        <w:rPr>
          <w:rFonts w:cs="Times New Roman"/>
          <w:i/>
          <w:iCs/>
          <w:noProof/>
          <w:szCs w:val="24"/>
        </w:rPr>
        <w:t>2009 4th International Conference on Computer Science   Education</w:t>
      </w:r>
      <w:r w:rsidRPr="004C2F6A">
        <w:rPr>
          <w:rFonts w:cs="Times New Roman"/>
          <w:noProof/>
          <w:szCs w:val="24"/>
        </w:rPr>
        <w:t>, 2009, pp. 127–130, doi: 10.1109/ICCSE.2009.5228509.</w:t>
      </w:r>
    </w:p>
    <w:p w14:paraId="07B6D268" w14:textId="77777777" w:rsidR="004C2F6A" w:rsidRPr="004C2F6A" w:rsidRDefault="004C2F6A" w:rsidP="004C2F6A">
      <w:pPr>
        <w:widowControl w:val="0"/>
        <w:autoSpaceDE w:val="0"/>
        <w:autoSpaceDN w:val="0"/>
        <w:adjustRightInd w:val="0"/>
        <w:spacing w:line="240" w:lineRule="auto"/>
        <w:ind w:left="640" w:hanging="640"/>
        <w:rPr>
          <w:rFonts w:cs="Times New Roman"/>
          <w:noProof/>
        </w:rPr>
      </w:pPr>
      <w:r w:rsidRPr="004C2F6A">
        <w:rPr>
          <w:rFonts w:cs="Times New Roman"/>
          <w:noProof/>
          <w:szCs w:val="24"/>
        </w:rPr>
        <w:t>[3]</w:t>
      </w:r>
      <w:r w:rsidRPr="004C2F6A">
        <w:rPr>
          <w:rFonts w:cs="Times New Roman"/>
          <w:noProof/>
          <w:szCs w:val="24"/>
        </w:rPr>
        <w:tab/>
        <w:t xml:space="preserve">Y. Zhang, Z. Chi, and D. Wang, “Decision Tree’s Pruning Algorithm Based on Deficient Data Sets,” in </w:t>
      </w:r>
      <w:r w:rsidRPr="004C2F6A">
        <w:rPr>
          <w:rFonts w:cs="Times New Roman"/>
          <w:i/>
          <w:iCs/>
          <w:noProof/>
          <w:szCs w:val="24"/>
        </w:rPr>
        <w:t>Sixth International Conference on Parallel and Distributed Computing Applications and Technologies (PDCAT’05)</w:t>
      </w:r>
      <w:r w:rsidRPr="004C2F6A">
        <w:rPr>
          <w:rFonts w:cs="Times New Roman"/>
          <w:noProof/>
          <w:szCs w:val="24"/>
        </w:rPr>
        <w:t>, 2005, pp. 1030–1032, doi: 10.1109/PDCAT.2005.111.</w:t>
      </w:r>
    </w:p>
    <w:p w14:paraId="4FEC0DD0" w14:textId="07ECCAEF" w:rsidR="00857A4B" w:rsidRPr="00857A4B" w:rsidRDefault="004C2F6A" w:rsidP="00857A4B">
      <w:r>
        <w:fldChar w:fldCharType="end"/>
      </w:r>
    </w:p>
    <w:p w14:paraId="3B378D8F" w14:textId="5D3E6836" w:rsidR="00857A4B" w:rsidRPr="00857A4B" w:rsidRDefault="00857A4B" w:rsidP="00857A4B"/>
    <w:p w14:paraId="3E30C179" w14:textId="6F7B2156" w:rsidR="00857A4B" w:rsidRPr="00857A4B" w:rsidRDefault="00857A4B" w:rsidP="00857A4B"/>
    <w:p w14:paraId="61BACD09" w14:textId="77777777" w:rsidR="00857A4B" w:rsidRPr="00857A4B" w:rsidRDefault="00857A4B" w:rsidP="00857A4B"/>
    <w:sectPr w:rsidR="00857A4B" w:rsidRPr="00857A4B" w:rsidSect="00394CE1">
      <w:footerReference w:type="default" r:id="rId8"/>
      <w:pgSz w:w="11906" w:h="16838"/>
      <w:pgMar w:top="1440" w:right="1440" w:bottom="1440" w:left="1440" w:header="708" w:footer="708" w:gutter="0"/>
      <w:pgBorders w:display="firstPage"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D3EF4" w14:textId="77777777" w:rsidR="00E04A5C" w:rsidRDefault="00E04A5C" w:rsidP="00394CE1">
      <w:pPr>
        <w:spacing w:after="0" w:line="240" w:lineRule="auto"/>
      </w:pPr>
      <w:r>
        <w:separator/>
      </w:r>
    </w:p>
  </w:endnote>
  <w:endnote w:type="continuationSeparator" w:id="0">
    <w:p w14:paraId="3177CC8D" w14:textId="77777777" w:rsidR="00E04A5C" w:rsidRDefault="00E04A5C" w:rsidP="00394C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7623278"/>
      <w:docPartObj>
        <w:docPartGallery w:val="Page Numbers (Bottom of Page)"/>
        <w:docPartUnique/>
      </w:docPartObj>
    </w:sdtPr>
    <w:sdtEndPr>
      <w:rPr>
        <w:color w:val="7F7F7F" w:themeColor="background1" w:themeShade="7F"/>
        <w:spacing w:val="60"/>
      </w:rPr>
    </w:sdtEndPr>
    <w:sdtContent>
      <w:p w14:paraId="19A43A89" w14:textId="0B693EAA" w:rsidR="00394CE1" w:rsidRDefault="00394CE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0DB79AC" w14:textId="77777777" w:rsidR="00394CE1" w:rsidRDefault="00394C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56760" w14:textId="77777777" w:rsidR="00E04A5C" w:rsidRDefault="00E04A5C" w:rsidP="00394CE1">
      <w:pPr>
        <w:spacing w:after="0" w:line="240" w:lineRule="auto"/>
      </w:pPr>
      <w:r>
        <w:separator/>
      </w:r>
    </w:p>
  </w:footnote>
  <w:footnote w:type="continuationSeparator" w:id="0">
    <w:p w14:paraId="666ECB5A" w14:textId="77777777" w:rsidR="00E04A5C" w:rsidRDefault="00E04A5C" w:rsidP="00394C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4D0B"/>
    <w:multiLevelType w:val="hybridMultilevel"/>
    <w:tmpl w:val="D0D8691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7CB3573"/>
    <w:multiLevelType w:val="hybridMultilevel"/>
    <w:tmpl w:val="873CA71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F95702C"/>
    <w:multiLevelType w:val="hybridMultilevel"/>
    <w:tmpl w:val="4BD23C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FA60ECB"/>
    <w:multiLevelType w:val="hybridMultilevel"/>
    <w:tmpl w:val="72F6E75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59A55C3C"/>
    <w:multiLevelType w:val="hybridMultilevel"/>
    <w:tmpl w:val="6A7A51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CE1"/>
    <w:rsid w:val="00103B6D"/>
    <w:rsid w:val="001E0378"/>
    <w:rsid w:val="001E4921"/>
    <w:rsid w:val="001E7017"/>
    <w:rsid w:val="002E566C"/>
    <w:rsid w:val="003765EF"/>
    <w:rsid w:val="00393C32"/>
    <w:rsid w:val="00394CE1"/>
    <w:rsid w:val="00401CE3"/>
    <w:rsid w:val="00406365"/>
    <w:rsid w:val="004B47F2"/>
    <w:rsid w:val="004C2F6A"/>
    <w:rsid w:val="004C5E8F"/>
    <w:rsid w:val="00513281"/>
    <w:rsid w:val="00563EBC"/>
    <w:rsid w:val="00695054"/>
    <w:rsid w:val="0077771B"/>
    <w:rsid w:val="007E2F8C"/>
    <w:rsid w:val="007E7D7B"/>
    <w:rsid w:val="007F6305"/>
    <w:rsid w:val="007F7356"/>
    <w:rsid w:val="00853B02"/>
    <w:rsid w:val="00854725"/>
    <w:rsid w:val="00857A4B"/>
    <w:rsid w:val="008D406B"/>
    <w:rsid w:val="00911651"/>
    <w:rsid w:val="0094076F"/>
    <w:rsid w:val="00A2091A"/>
    <w:rsid w:val="00A51829"/>
    <w:rsid w:val="00B00D3B"/>
    <w:rsid w:val="00B36FB7"/>
    <w:rsid w:val="00B561EE"/>
    <w:rsid w:val="00C02498"/>
    <w:rsid w:val="00C67B6D"/>
    <w:rsid w:val="00C77E40"/>
    <w:rsid w:val="00CA244D"/>
    <w:rsid w:val="00D45571"/>
    <w:rsid w:val="00E04A5C"/>
    <w:rsid w:val="00E04FCB"/>
    <w:rsid w:val="00E82BE3"/>
    <w:rsid w:val="00EB5FC0"/>
    <w:rsid w:val="00F47939"/>
  </w:rsids>
  <m:mathPr>
    <m:mathFont m:val="Cambria Math"/>
    <m:brkBin m:val="before"/>
    <m:brkBinSub m:val="--"/>
    <m:smallFrac m:val="0"/>
    <m:dispDef/>
    <m:lMargin m:val="0"/>
    <m:rMargin m:val="0"/>
    <m:defJc m:val="centerGroup"/>
    <m:wrapIndent m:val="1440"/>
    <m:intLim m:val="subSup"/>
    <m:naryLim m:val="undOvr"/>
  </m:mathPr>
  <w:themeFontLang w:val="en-M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F165B2"/>
  <w15:chartTrackingRefBased/>
  <w15:docId w15:val="{314A2D2B-B428-4092-93D2-34D3FA427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CE1"/>
    <w:rPr>
      <w:rFonts w:ascii="Times New Roman" w:hAnsi="Times New Roman"/>
      <w:sz w:val="24"/>
      <w:lang w:val="en-GB"/>
    </w:rPr>
  </w:style>
  <w:style w:type="paragraph" w:styleId="Heading1">
    <w:name w:val="heading 1"/>
    <w:basedOn w:val="Normal"/>
    <w:next w:val="Normal"/>
    <w:link w:val="Heading1Char"/>
    <w:uiPriority w:val="9"/>
    <w:qFormat/>
    <w:rsid w:val="00C67B6D"/>
    <w:pPr>
      <w:keepNext/>
      <w:keepLines/>
      <w:spacing w:before="240" w:after="0"/>
      <w:outlineLvl w:val="0"/>
    </w:pPr>
    <w:rPr>
      <w:rFonts w:eastAsiaTheme="majorEastAsia" w:cstheme="majorBidi"/>
      <w:b/>
      <w:color w:val="000000" w:themeColor="text1"/>
      <w:sz w:val="36"/>
      <w:szCs w:val="32"/>
      <w:u w:val="single"/>
    </w:rPr>
  </w:style>
  <w:style w:type="paragraph" w:styleId="Heading2">
    <w:name w:val="heading 2"/>
    <w:basedOn w:val="Normal"/>
    <w:next w:val="Normal"/>
    <w:link w:val="Heading2Char"/>
    <w:uiPriority w:val="9"/>
    <w:unhideWhenUsed/>
    <w:qFormat/>
    <w:rsid w:val="00C67B6D"/>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C67B6D"/>
    <w:pPr>
      <w:keepNext/>
      <w:keepLines/>
      <w:spacing w:before="40" w:after="0"/>
      <w:outlineLvl w:val="2"/>
    </w:pPr>
    <w:rPr>
      <w:rFonts w:eastAsiaTheme="majorEastAsia" w:cs="Times New Roman"/>
      <w:b/>
      <w:bCs/>
      <w:color w:val="000000" w:themeColor="text1"/>
      <w:szCs w:val="24"/>
    </w:rPr>
  </w:style>
  <w:style w:type="paragraph" w:styleId="Heading4">
    <w:name w:val="heading 4"/>
    <w:basedOn w:val="Heading3"/>
    <w:next w:val="Normal"/>
    <w:link w:val="Heading4Char"/>
    <w:uiPriority w:val="9"/>
    <w:unhideWhenUsed/>
    <w:qFormat/>
    <w:rsid w:val="00C67B6D"/>
    <w:pPr>
      <w:outlineLvl w:val="3"/>
    </w:pPr>
    <w:rPr>
      <w:b w:val="0"/>
      <w:bCs w:val="0"/>
      <w:i/>
      <w:iCs/>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67B6D"/>
    <w:pPr>
      <w:spacing w:after="0" w:line="240" w:lineRule="auto"/>
    </w:pPr>
    <w:rPr>
      <w:rFonts w:ascii="Courier New" w:hAnsi="Courier New"/>
      <w:sz w:val="20"/>
    </w:rPr>
  </w:style>
  <w:style w:type="character" w:customStyle="1" w:styleId="Heading1Char">
    <w:name w:val="Heading 1 Char"/>
    <w:basedOn w:val="DefaultParagraphFont"/>
    <w:link w:val="Heading1"/>
    <w:uiPriority w:val="9"/>
    <w:rsid w:val="00C67B6D"/>
    <w:rPr>
      <w:rFonts w:ascii="Times New Roman" w:eastAsiaTheme="majorEastAsia" w:hAnsi="Times New Roman" w:cstheme="majorBidi"/>
      <w:b/>
      <w:color w:val="000000" w:themeColor="text1"/>
      <w:sz w:val="36"/>
      <w:szCs w:val="32"/>
      <w:u w:val="single"/>
    </w:rPr>
  </w:style>
  <w:style w:type="character" w:customStyle="1" w:styleId="Heading2Char">
    <w:name w:val="Heading 2 Char"/>
    <w:basedOn w:val="DefaultParagraphFont"/>
    <w:link w:val="Heading2"/>
    <w:uiPriority w:val="9"/>
    <w:rsid w:val="00C67B6D"/>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C67B6D"/>
    <w:rPr>
      <w:rFonts w:ascii="Times New Roman" w:eastAsiaTheme="majorEastAsia" w:hAnsi="Times New Roman" w:cs="Times New Roman"/>
      <w:b/>
      <w:bCs/>
      <w:color w:val="000000" w:themeColor="text1"/>
      <w:sz w:val="24"/>
      <w:szCs w:val="24"/>
      <w:lang w:val="en-GB"/>
    </w:rPr>
  </w:style>
  <w:style w:type="character" w:customStyle="1" w:styleId="Heading4Char">
    <w:name w:val="Heading 4 Char"/>
    <w:basedOn w:val="DefaultParagraphFont"/>
    <w:link w:val="Heading4"/>
    <w:uiPriority w:val="9"/>
    <w:rsid w:val="00C67B6D"/>
    <w:rPr>
      <w:rFonts w:ascii="Times New Roman" w:eastAsiaTheme="majorEastAsia" w:hAnsi="Times New Roman" w:cs="Times New Roman"/>
      <w:i/>
      <w:iCs/>
      <w:color w:val="000000" w:themeColor="text1"/>
      <w:sz w:val="24"/>
      <w:u w:val="single"/>
      <w:lang w:val="en-GB"/>
    </w:rPr>
  </w:style>
  <w:style w:type="paragraph" w:styleId="Caption">
    <w:name w:val="caption"/>
    <w:basedOn w:val="Normal"/>
    <w:next w:val="Normal"/>
    <w:uiPriority w:val="35"/>
    <w:unhideWhenUsed/>
    <w:qFormat/>
    <w:rsid w:val="00A2091A"/>
    <w:pPr>
      <w:spacing w:after="200" w:line="240" w:lineRule="auto"/>
    </w:pPr>
    <w:rPr>
      <w:i/>
      <w:iCs/>
      <w:sz w:val="22"/>
    </w:rPr>
  </w:style>
  <w:style w:type="paragraph" w:styleId="Header">
    <w:name w:val="header"/>
    <w:basedOn w:val="Normal"/>
    <w:link w:val="HeaderChar"/>
    <w:uiPriority w:val="99"/>
    <w:unhideWhenUsed/>
    <w:rsid w:val="00394C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4CE1"/>
    <w:rPr>
      <w:rFonts w:ascii="Times New Roman" w:hAnsi="Times New Roman"/>
      <w:sz w:val="24"/>
      <w:lang w:val="en-GB"/>
    </w:rPr>
  </w:style>
  <w:style w:type="paragraph" w:styleId="Footer">
    <w:name w:val="footer"/>
    <w:basedOn w:val="Normal"/>
    <w:link w:val="FooterChar"/>
    <w:uiPriority w:val="99"/>
    <w:unhideWhenUsed/>
    <w:rsid w:val="00394C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4CE1"/>
    <w:rPr>
      <w:rFonts w:ascii="Times New Roman" w:hAnsi="Times New Roman"/>
      <w:sz w:val="24"/>
      <w:lang w:val="en-GB"/>
    </w:rPr>
  </w:style>
  <w:style w:type="paragraph" w:styleId="TOCHeading">
    <w:name w:val="TOC Heading"/>
    <w:basedOn w:val="Heading1"/>
    <w:next w:val="Normal"/>
    <w:uiPriority w:val="39"/>
    <w:unhideWhenUsed/>
    <w:qFormat/>
    <w:rsid w:val="00394CE1"/>
    <w:pPr>
      <w:outlineLvl w:val="9"/>
    </w:pPr>
    <w:rPr>
      <w:rFonts w:asciiTheme="majorHAnsi" w:hAnsiTheme="majorHAnsi"/>
      <w:b w:val="0"/>
      <w:color w:val="2F5496" w:themeColor="accent1" w:themeShade="BF"/>
      <w:sz w:val="32"/>
      <w:u w:val="none"/>
      <w:lang w:val="en-US"/>
    </w:rPr>
  </w:style>
  <w:style w:type="paragraph" w:styleId="ListParagraph">
    <w:name w:val="List Paragraph"/>
    <w:basedOn w:val="Normal"/>
    <w:uiPriority w:val="34"/>
    <w:qFormat/>
    <w:rsid w:val="002E566C"/>
    <w:pPr>
      <w:ind w:left="720"/>
      <w:contextualSpacing/>
    </w:pPr>
  </w:style>
  <w:style w:type="paragraph" w:styleId="TOC1">
    <w:name w:val="toc 1"/>
    <w:basedOn w:val="Normal"/>
    <w:next w:val="Normal"/>
    <w:autoRedefine/>
    <w:uiPriority w:val="39"/>
    <w:unhideWhenUsed/>
    <w:rsid w:val="007E2F8C"/>
    <w:pPr>
      <w:spacing w:after="100"/>
    </w:pPr>
  </w:style>
  <w:style w:type="paragraph" w:styleId="TOC2">
    <w:name w:val="toc 2"/>
    <w:basedOn w:val="Normal"/>
    <w:next w:val="Normal"/>
    <w:autoRedefine/>
    <w:uiPriority w:val="39"/>
    <w:unhideWhenUsed/>
    <w:rsid w:val="007E2F8C"/>
    <w:pPr>
      <w:spacing w:after="100"/>
      <w:ind w:left="240"/>
    </w:pPr>
  </w:style>
  <w:style w:type="character" w:styleId="Hyperlink">
    <w:name w:val="Hyperlink"/>
    <w:basedOn w:val="DefaultParagraphFont"/>
    <w:uiPriority w:val="99"/>
    <w:unhideWhenUsed/>
    <w:rsid w:val="007E2F8C"/>
    <w:rPr>
      <w:color w:val="0563C1" w:themeColor="hyperlink"/>
      <w:u w:val="single"/>
    </w:rPr>
  </w:style>
  <w:style w:type="table" w:styleId="TableGrid">
    <w:name w:val="Table Grid"/>
    <w:basedOn w:val="TableNormal"/>
    <w:uiPriority w:val="39"/>
    <w:rsid w:val="00857A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C0A0D-6E46-41D8-A505-BB1BA6AFC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9</Pages>
  <Words>2640</Words>
  <Characters>1505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Mizzi</dc:creator>
  <cp:keywords/>
  <dc:description/>
  <cp:lastModifiedBy>Francesca Mizzi</cp:lastModifiedBy>
  <cp:revision>6</cp:revision>
  <dcterms:created xsi:type="dcterms:W3CDTF">2022-01-21T15:02:00Z</dcterms:created>
  <dcterms:modified xsi:type="dcterms:W3CDTF">2022-01-21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96fc3ba-1698-32bb-8480-b471b55f871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